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17284" w14:textId="3BAA116E" w:rsidR="004A5F3D" w:rsidRPr="004A5F3D" w:rsidRDefault="000518B2" w:rsidP="000518B2">
      <w:pPr>
        <w:spacing w:after="0" w:line="240" w:lineRule="auto"/>
        <w:jc w:val="center"/>
        <w:rPr>
          <w:rFonts w:ascii="Times New Roman" w:hAnsi="Times New Roman" w:cs="Times New Roman"/>
          <w:b/>
          <w:bCs/>
          <w:sz w:val="28"/>
          <w:szCs w:val="28"/>
        </w:rPr>
      </w:pPr>
      <w:r w:rsidRPr="004A5F3D">
        <w:rPr>
          <w:rFonts w:ascii="Times New Roman" w:hAnsi="Times New Roman" w:cs="Times New Roman"/>
          <w:b/>
          <w:bCs/>
          <w:sz w:val="28"/>
          <w:szCs w:val="28"/>
        </w:rPr>
        <w:t>Implementasi C</w:t>
      </w:r>
      <w:r w:rsidR="008C206A">
        <w:rPr>
          <w:rFonts w:ascii="Times New Roman" w:hAnsi="Times New Roman" w:cs="Times New Roman"/>
          <w:b/>
          <w:bCs/>
          <w:sz w:val="28"/>
          <w:szCs w:val="28"/>
        </w:rPr>
        <w:t>SR</w:t>
      </w:r>
      <w:r w:rsidRPr="004A5F3D">
        <w:rPr>
          <w:rFonts w:ascii="Times New Roman" w:hAnsi="Times New Roman" w:cs="Times New Roman"/>
          <w:b/>
          <w:bCs/>
          <w:sz w:val="28"/>
          <w:szCs w:val="28"/>
        </w:rPr>
        <w:t xml:space="preserve"> P</w:t>
      </w:r>
      <w:r w:rsidR="008C206A">
        <w:rPr>
          <w:rFonts w:ascii="Times New Roman" w:hAnsi="Times New Roman" w:cs="Times New Roman"/>
          <w:b/>
          <w:bCs/>
          <w:sz w:val="28"/>
          <w:szCs w:val="28"/>
        </w:rPr>
        <w:t>T</w:t>
      </w:r>
      <w:r w:rsidRPr="004A5F3D">
        <w:rPr>
          <w:rFonts w:ascii="Times New Roman" w:hAnsi="Times New Roman" w:cs="Times New Roman"/>
          <w:b/>
          <w:bCs/>
          <w:sz w:val="28"/>
          <w:szCs w:val="28"/>
        </w:rPr>
        <w:t xml:space="preserve">. Pertamina Retail Dalam Program </w:t>
      </w:r>
    </w:p>
    <w:p w14:paraId="2E3BCDE3" w14:textId="21F94CBE" w:rsidR="0052100C" w:rsidRPr="004A5F3D" w:rsidRDefault="000518B2" w:rsidP="000518B2">
      <w:pPr>
        <w:spacing w:after="0" w:line="240" w:lineRule="auto"/>
        <w:jc w:val="center"/>
        <w:rPr>
          <w:rFonts w:ascii="Times New Roman" w:hAnsi="Times New Roman" w:cs="Times New Roman"/>
          <w:b/>
          <w:bCs/>
          <w:sz w:val="28"/>
          <w:szCs w:val="28"/>
        </w:rPr>
      </w:pPr>
      <w:r w:rsidRPr="004A5F3D">
        <w:rPr>
          <w:rFonts w:ascii="Times New Roman" w:hAnsi="Times New Roman" w:cs="Times New Roman"/>
          <w:b/>
          <w:bCs/>
          <w:sz w:val="28"/>
          <w:szCs w:val="28"/>
        </w:rPr>
        <w:t>Pertamina Retail Peduli Stunting</w:t>
      </w:r>
    </w:p>
    <w:p w14:paraId="51D4E212" w14:textId="77777777" w:rsidR="004A5F3D" w:rsidRDefault="004A5F3D" w:rsidP="004A5F3D">
      <w:pPr>
        <w:jc w:val="center"/>
        <w:rPr>
          <w:rFonts w:ascii="Times New Roman" w:hAnsi="Times New Roman" w:cs="Times New Roman"/>
          <w:sz w:val="28"/>
          <w:szCs w:val="28"/>
        </w:rPr>
      </w:pPr>
    </w:p>
    <w:p w14:paraId="45ED9B67" w14:textId="5E4B1701" w:rsidR="004A5F3D" w:rsidRDefault="004A5F3D" w:rsidP="00A50C7E">
      <w:pPr>
        <w:spacing w:after="0" w:line="240" w:lineRule="auto"/>
        <w:jc w:val="center"/>
        <w:rPr>
          <w:rFonts w:ascii="Times New Roman" w:hAnsi="Times New Roman" w:cs="Times New Roman"/>
          <w:b/>
          <w:bCs/>
          <w:sz w:val="24"/>
          <w:szCs w:val="24"/>
          <w:vertAlign w:val="superscript"/>
        </w:rPr>
      </w:pPr>
      <w:r w:rsidRPr="004A5F3D">
        <w:rPr>
          <w:rFonts w:ascii="Times New Roman" w:hAnsi="Times New Roman" w:cs="Times New Roman"/>
          <w:b/>
          <w:bCs/>
          <w:sz w:val="24"/>
          <w:szCs w:val="24"/>
        </w:rPr>
        <w:t xml:space="preserve">Joenatan </w:t>
      </w:r>
      <w:r w:rsidR="00A47C2B">
        <w:rPr>
          <w:rFonts w:ascii="Times New Roman" w:hAnsi="Times New Roman" w:cs="Times New Roman"/>
          <w:b/>
          <w:bCs/>
          <w:sz w:val="24"/>
          <w:szCs w:val="24"/>
        </w:rPr>
        <w:t>Hendrik Wamea</w:t>
      </w:r>
      <w:r w:rsidR="00CB2025">
        <w:rPr>
          <w:rFonts w:ascii="Times New Roman" w:hAnsi="Times New Roman" w:cs="Times New Roman"/>
          <w:b/>
          <w:bCs/>
          <w:sz w:val="24"/>
          <w:szCs w:val="24"/>
          <w:vertAlign w:val="superscript"/>
        </w:rPr>
        <w:t>*</w:t>
      </w:r>
      <w:r>
        <w:rPr>
          <w:rFonts w:ascii="Times New Roman" w:hAnsi="Times New Roman" w:cs="Times New Roman"/>
          <w:b/>
          <w:bCs/>
          <w:sz w:val="24"/>
          <w:szCs w:val="24"/>
        </w:rPr>
        <w:t xml:space="preserve">, </w:t>
      </w:r>
      <w:r w:rsidR="005D0037">
        <w:rPr>
          <w:rFonts w:ascii="Times New Roman" w:hAnsi="Times New Roman" w:cs="Times New Roman"/>
          <w:b/>
          <w:bCs/>
          <w:sz w:val="24"/>
          <w:szCs w:val="24"/>
        </w:rPr>
        <w:t>Dian Ismi</w:t>
      </w:r>
      <w:r w:rsidR="008C206A">
        <w:rPr>
          <w:rFonts w:ascii="Times New Roman" w:hAnsi="Times New Roman" w:cs="Times New Roman"/>
          <w:b/>
          <w:bCs/>
          <w:sz w:val="24"/>
          <w:szCs w:val="24"/>
        </w:rPr>
        <w:t xml:space="preserve"> Islami</w:t>
      </w:r>
      <w:r>
        <w:rPr>
          <w:rFonts w:ascii="Times New Roman" w:hAnsi="Times New Roman" w:cs="Times New Roman"/>
          <w:b/>
          <w:bCs/>
          <w:sz w:val="24"/>
          <w:szCs w:val="24"/>
        </w:rPr>
        <w:t>, Wahyu Srisadono</w:t>
      </w:r>
    </w:p>
    <w:p w14:paraId="771571F1" w14:textId="77777777" w:rsidR="00C46C1B" w:rsidRPr="00C46C1B" w:rsidRDefault="00C46C1B" w:rsidP="00A50C7E">
      <w:pPr>
        <w:spacing w:after="0" w:line="240" w:lineRule="auto"/>
        <w:jc w:val="center"/>
        <w:rPr>
          <w:rFonts w:ascii="Times New Roman" w:hAnsi="Times New Roman" w:cs="Times New Roman"/>
          <w:sz w:val="24"/>
          <w:szCs w:val="24"/>
          <w:vertAlign w:val="superscript"/>
        </w:rPr>
      </w:pPr>
    </w:p>
    <w:p w14:paraId="4992A3CB" w14:textId="612B41DF" w:rsidR="004A5F3D" w:rsidRDefault="00CB2025" w:rsidP="00A50C7E">
      <w:pPr>
        <w:spacing w:after="0" w:line="240" w:lineRule="auto"/>
        <w:jc w:val="center"/>
        <w:rPr>
          <w:rFonts w:ascii="Times New Roman" w:hAnsi="Times New Roman" w:cs="Times New Roman"/>
        </w:rPr>
      </w:pPr>
      <w:r>
        <w:rPr>
          <w:rFonts w:ascii="Times New Roman" w:hAnsi="Times New Roman" w:cs="Times New Roman"/>
        </w:rPr>
        <w:t xml:space="preserve">Fakultas Ilmu Komunikasi </w:t>
      </w:r>
      <w:r w:rsidR="004A5F3D" w:rsidRPr="00C46C1B">
        <w:rPr>
          <w:rFonts w:ascii="Times New Roman" w:hAnsi="Times New Roman" w:cs="Times New Roman"/>
        </w:rPr>
        <w:t>Universitas Prof.Dr.Moestopo (Beragama)</w:t>
      </w:r>
    </w:p>
    <w:p w14:paraId="17625C2E" w14:textId="7650CEC9" w:rsidR="00CB2025" w:rsidRDefault="00CB2025" w:rsidP="00A50C7E">
      <w:pPr>
        <w:spacing w:after="0" w:line="240" w:lineRule="auto"/>
        <w:jc w:val="center"/>
        <w:rPr>
          <w:rFonts w:ascii="Times New Roman" w:hAnsi="Times New Roman" w:cs="Times New Roman"/>
        </w:rPr>
      </w:pPr>
      <w:r w:rsidRPr="00CB2025">
        <w:rPr>
          <w:rFonts w:ascii="Times New Roman" w:hAnsi="Times New Roman" w:cs="Times New Roman"/>
        </w:rPr>
        <w:t>Jl. Hang Lekir I No 8, Gelora, Jakarta Pusat, Indonesia</w:t>
      </w:r>
    </w:p>
    <w:p w14:paraId="52DFB2D8" w14:textId="116EFC15" w:rsidR="00C46C1B" w:rsidRPr="00CB2025" w:rsidRDefault="00CB2025" w:rsidP="00A50C7E">
      <w:pPr>
        <w:spacing w:after="0" w:line="240" w:lineRule="auto"/>
        <w:jc w:val="center"/>
        <w:rPr>
          <w:rFonts w:ascii="Times New Roman" w:hAnsi="Times New Roman" w:cs="Times New Roman"/>
          <w:color w:val="000000" w:themeColor="text1"/>
        </w:rPr>
      </w:pPr>
      <w:r w:rsidRPr="00CB2025">
        <w:rPr>
          <w:rFonts w:ascii="Times New Roman" w:hAnsi="Times New Roman" w:cs="Times New Roman"/>
          <w:color w:val="000000" w:themeColor="text1"/>
        </w:rPr>
        <w:t xml:space="preserve">Email Koresponden: </w:t>
      </w:r>
      <w:hyperlink r:id="rId5" w:history="1">
        <w:r w:rsidRPr="00CB2025">
          <w:rPr>
            <w:rStyle w:val="Hyperlink"/>
            <w:rFonts w:ascii="Times New Roman" w:hAnsi="Times New Roman" w:cs="Times New Roman"/>
            <w:color w:val="000000" w:themeColor="text1"/>
            <w:u w:val="none"/>
          </w:rPr>
          <w:t>joenathanhendrik@moestopo.ac.id</w:t>
        </w:r>
      </w:hyperlink>
    </w:p>
    <w:p w14:paraId="24D5B9C2" w14:textId="77777777" w:rsidR="003402ED" w:rsidRDefault="003402ED" w:rsidP="00C46C1B">
      <w:pPr>
        <w:jc w:val="center"/>
        <w:rPr>
          <w:rFonts w:ascii="Times New Roman" w:hAnsi="Times New Roman" w:cs="Times New Roman"/>
        </w:rPr>
      </w:pPr>
    </w:p>
    <w:p w14:paraId="39EE3C73" w14:textId="058D22AE" w:rsidR="003402ED" w:rsidRDefault="003402ED" w:rsidP="003402ED">
      <w:pPr>
        <w:pStyle w:val="TableParagraph"/>
        <w:spacing w:after="0" w:line="240" w:lineRule="auto"/>
        <w:jc w:val="both"/>
        <w:rPr>
          <w:rFonts w:ascii="Times New Roman" w:hAnsi="Times New Roman"/>
          <w:bCs/>
          <w:color w:val="000000" w:themeColor="text1"/>
          <w:lang w:val="en-US"/>
        </w:rPr>
      </w:pPr>
      <w:r>
        <w:rPr>
          <w:rFonts w:ascii="Times New Roman" w:hAnsi="Times New Roman"/>
          <w:b/>
          <w:color w:val="000000" w:themeColor="text1"/>
          <w:sz w:val="24"/>
          <w:szCs w:val="24"/>
          <w:lang w:val="en-US"/>
        </w:rPr>
        <w:t>Abstract</w:t>
      </w:r>
      <w:r w:rsidRPr="00097204">
        <w:rPr>
          <w:rFonts w:ascii="Times New Roman" w:hAnsi="Times New Roman"/>
          <w:b/>
          <w:color w:val="000000" w:themeColor="text1"/>
          <w:sz w:val="24"/>
          <w:szCs w:val="24"/>
          <w:lang w:val="en-US"/>
        </w:rPr>
        <w:t>:</w:t>
      </w:r>
    </w:p>
    <w:p w14:paraId="6417AFC6" w14:textId="725ECD13" w:rsidR="003402ED" w:rsidRPr="008F1249" w:rsidRDefault="003402ED" w:rsidP="003402ED">
      <w:pPr>
        <w:pStyle w:val="TableParagraph"/>
        <w:spacing w:after="0" w:line="240" w:lineRule="auto"/>
        <w:jc w:val="both"/>
        <w:rPr>
          <w:rFonts w:ascii="Times New Roman" w:hAnsi="Times New Roman"/>
          <w:bCs/>
          <w:i/>
          <w:iCs/>
          <w:color w:val="000000" w:themeColor="text1"/>
          <w:lang w:val="en-US"/>
        </w:rPr>
      </w:pPr>
      <w:r w:rsidRPr="008F1249">
        <w:rPr>
          <w:rFonts w:ascii="Times New Roman" w:hAnsi="Times New Roman"/>
          <w:bCs/>
          <w:i/>
          <w:iCs/>
          <w:color w:val="000000" w:themeColor="text1"/>
          <w:lang w:val="en-US"/>
        </w:rPr>
        <w:t>Stunting is a serious concern for the Indonesian government. The high prevalence of stunting in the country has negative implications for human development and long-term economic growth. In response to this issue, Pertamina Retail implemented the Corporate Social Responsibility program.This research aims to determine the guidelines used by Pertamina Retail Corporate Social Responsibility implementating the involvement of stakeholders in the program. The researcher applied stakeholder theory and communication action theory in this qualitative descriptive study, using a case study method and adopting a constructivist paradigm.The findings Pertamina Retail is guided by the government's concerns about stunting. The implementation process involves several stages, including surveys, coordination, preparation of tools and aid, and the execution of activities. The involvement of stakeholders is crucial to the success of the "Pertamina Retail Cares for Stunting" program, as collaborative relationships foster good and sustainable connections between the company and its stakeholders.</w:t>
      </w:r>
    </w:p>
    <w:p w14:paraId="6D512D4C" w14:textId="4CE4A006" w:rsidR="003402ED" w:rsidRPr="003402ED" w:rsidRDefault="003402ED" w:rsidP="003402ED">
      <w:pPr>
        <w:pStyle w:val="TableParagraph"/>
        <w:spacing w:after="0" w:line="240" w:lineRule="auto"/>
        <w:jc w:val="both"/>
        <w:rPr>
          <w:rFonts w:ascii="Times New Roman" w:hAnsi="Times New Roman"/>
          <w:b/>
          <w:color w:val="000000" w:themeColor="text1"/>
          <w:lang w:val="en-US"/>
        </w:rPr>
      </w:pPr>
      <w:r w:rsidRPr="003402ED">
        <w:rPr>
          <w:rFonts w:ascii="Times New Roman" w:hAnsi="Times New Roman"/>
          <w:b/>
          <w:color w:val="000000" w:themeColor="text1"/>
          <w:lang w:val="en-US"/>
        </w:rPr>
        <w:t xml:space="preserve">Keywords: </w:t>
      </w:r>
      <w:r w:rsidRPr="001C3116">
        <w:rPr>
          <w:rFonts w:ascii="Times New Roman" w:hAnsi="Times New Roman"/>
          <w:bCs/>
          <w:i/>
          <w:iCs/>
          <w:color w:val="000000" w:themeColor="text1"/>
          <w:lang w:val="en-US"/>
        </w:rPr>
        <w:t>Pertamina Retail</w:t>
      </w:r>
      <w:r w:rsidR="001C3116">
        <w:rPr>
          <w:rFonts w:ascii="Times New Roman" w:hAnsi="Times New Roman"/>
          <w:bCs/>
          <w:color w:val="000000" w:themeColor="text1"/>
          <w:lang w:val="en-US"/>
        </w:rPr>
        <w:t>;</w:t>
      </w:r>
      <w:r w:rsidRPr="008F1249">
        <w:rPr>
          <w:rFonts w:ascii="Times New Roman" w:hAnsi="Times New Roman"/>
          <w:bCs/>
          <w:color w:val="000000" w:themeColor="text1"/>
          <w:lang w:val="en-US"/>
        </w:rPr>
        <w:t xml:space="preserve"> </w:t>
      </w:r>
      <w:r w:rsidRPr="001C3116">
        <w:rPr>
          <w:rFonts w:ascii="Times New Roman" w:hAnsi="Times New Roman"/>
          <w:bCs/>
          <w:i/>
          <w:iCs/>
          <w:color w:val="000000" w:themeColor="text1"/>
          <w:lang w:val="en-US"/>
        </w:rPr>
        <w:t>Implementation</w:t>
      </w:r>
      <w:r w:rsidR="008F1249" w:rsidRPr="001C3116">
        <w:rPr>
          <w:rFonts w:ascii="Times New Roman" w:hAnsi="Times New Roman"/>
          <w:bCs/>
          <w:i/>
          <w:iCs/>
          <w:color w:val="000000" w:themeColor="text1"/>
          <w:lang w:val="en-US"/>
        </w:rPr>
        <w:t xml:space="preserve"> Program</w:t>
      </w:r>
      <w:r w:rsidR="001C3116">
        <w:rPr>
          <w:rFonts w:ascii="Times New Roman" w:hAnsi="Times New Roman"/>
          <w:bCs/>
          <w:color w:val="000000" w:themeColor="text1"/>
          <w:lang w:val="en-US"/>
        </w:rPr>
        <w:t>;</w:t>
      </w:r>
      <w:r w:rsidRPr="008F1249">
        <w:rPr>
          <w:rFonts w:ascii="Times New Roman" w:hAnsi="Times New Roman"/>
          <w:bCs/>
          <w:color w:val="000000" w:themeColor="text1"/>
          <w:lang w:val="en-US"/>
        </w:rPr>
        <w:t xml:space="preserve"> </w:t>
      </w:r>
      <w:r w:rsidRPr="001C3116">
        <w:rPr>
          <w:rFonts w:ascii="Times New Roman" w:hAnsi="Times New Roman"/>
          <w:bCs/>
          <w:i/>
          <w:iCs/>
          <w:color w:val="000000" w:themeColor="text1"/>
          <w:lang w:val="en-US"/>
        </w:rPr>
        <w:t>Social Responsibility</w:t>
      </w:r>
    </w:p>
    <w:p w14:paraId="5E43A4FC" w14:textId="77777777" w:rsidR="003402ED" w:rsidRPr="008F1249" w:rsidRDefault="003402ED" w:rsidP="003402ED">
      <w:pPr>
        <w:pStyle w:val="TableParagraph"/>
        <w:spacing w:after="0" w:line="276" w:lineRule="auto"/>
        <w:jc w:val="both"/>
        <w:rPr>
          <w:rFonts w:ascii="Times New Roman" w:hAnsi="Times New Roman"/>
          <w:b/>
          <w:bCs/>
          <w:color w:val="000000" w:themeColor="text1"/>
          <w:lang w:val="en-US"/>
        </w:rPr>
      </w:pPr>
    </w:p>
    <w:p w14:paraId="74A72FD6" w14:textId="02838A89" w:rsidR="008F1249" w:rsidRPr="008F1249" w:rsidRDefault="008F1249" w:rsidP="008F1249">
      <w:pPr>
        <w:spacing w:after="0" w:line="240" w:lineRule="auto"/>
        <w:jc w:val="both"/>
        <w:rPr>
          <w:rFonts w:ascii="Times New Roman" w:hAnsi="Times New Roman" w:cs="Times New Roman"/>
          <w:b/>
          <w:bCs/>
          <w:color w:val="000000" w:themeColor="text1"/>
        </w:rPr>
      </w:pPr>
      <w:r w:rsidRPr="008F1249">
        <w:rPr>
          <w:rFonts w:ascii="Times New Roman" w:hAnsi="Times New Roman" w:cs="Times New Roman"/>
          <w:b/>
          <w:bCs/>
          <w:color w:val="000000" w:themeColor="text1"/>
        </w:rPr>
        <w:t>Abstrak:</w:t>
      </w:r>
    </w:p>
    <w:p w14:paraId="7D94530D" w14:textId="320B401C" w:rsidR="008F1249" w:rsidRPr="008F1249" w:rsidRDefault="008F1249" w:rsidP="008F1249">
      <w:pPr>
        <w:spacing w:after="0" w:line="240" w:lineRule="auto"/>
        <w:jc w:val="both"/>
        <w:rPr>
          <w:rFonts w:ascii="Times New Roman" w:hAnsi="Times New Roman" w:cs="Times New Roman"/>
          <w:color w:val="000000" w:themeColor="text1"/>
        </w:rPr>
      </w:pPr>
      <w:r w:rsidRPr="008F1249">
        <w:rPr>
          <w:rFonts w:ascii="Times New Roman" w:hAnsi="Times New Roman" w:cs="Times New Roman"/>
          <w:color w:val="000000" w:themeColor="text1"/>
        </w:rPr>
        <w:t>Stunting menjadi kekhawatiran serius bagi pemerintah Indonesia. Tingginya angka stunting di negara ini memiliki dampak negatif terhadap pembangunan manusia dan pertumbuhan ekonomi jangka panjang. Sepertihalnya yang dilakukan Pertamina Retail dalam merespon masalah tersebut Pertamina Retail mengimplementasikan kedalam program Tanggung jawab sosial dan lingkungan.  Penelitian ini bertujuan untuk mengetahui apa yang menjadi pedoman Pertamina Retail dalam melakukan program Pertamina Retail Peduli Stunting. bagaimana proses yang dilakukan dalam mengimplementasikan program ini dan juga bagaimana keterlibatan stakeholder dalam tanggung jawab sosial dan lingkungan. Teori yang diterapkan peneliti yaitu teori stakeholder dan teori Tindakan komunikasi. Jenis penelitian ini yaitu kualitatif deskriptif dengan metode penelitian studi kasus serta peneliti menggunakan paradigma konstruktivisme. Hasil penelitian ini, peneliti mengungkapkan  Pertamina Retail berpedoman kepada kekhawatiran pemeritah akan stunting serta peneliti mengungkapkan dalam proses pelaksanaan program tersebut memiliki tahapan-tahapan mulai dari survey, kordinasi, persiapan alat dan bantuan sampai kepada pelaksanaan kegiatan. Keterlibatan stakeholder merupakan kunci dari keberhasilan Implementasi program “Pertamina Retail Peduli Stunting” adanya hubungan kolaboratif ini menciptakan hubungan yang baik dan berkesinambungan antara perusahaan dan stakeholdernya.</w:t>
      </w:r>
    </w:p>
    <w:p w14:paraId="3E430F49" w14:textId="77777777" w:rsidR="008F1249" w:rsidRPr="008F1249" w:rsidRDefault="008F1249" w:rsidP="008F1249">
      <w:pPr>
        <w:spacing w:after="0" w:line="240" w:lineRule="auto"/>
        <w:ind w:firstLine="720"/>
        <w:jc w:val="both"/>
        <w:rPr>
          <w:rFonts w:ascii="Times New Roman" w:hAnsi="Times New Roman" w:cs="Times New Roman"/>
          <w:color w:val="000000" w:themeColor="text1"/>
        </w:rPr>
      </w:pPr>
    </w:p>
    <w:p w14:paraId="2DAE3D36" w14:textId="28BAC4CD" w:rsidR="008F1249" w:rsidRPr="008F1249" w:rsidRDefault="008F1249" w:rsidP="008F1249">
      <w:pPr>
        <w:spacing w:after="0" w:line="240" w:lineRule="auto"/>
        <w:jc w:val="both"/>
        <w:rPr>
          <w:rFonts w:ascii="Times New Roman" w:hAnsi="Times New Roman" w:cs="Times New Roman"/>
          <w:color w:val="000000" w:themeColor="text1"/>
        </w:rPr>
      </w:pPr>
      <w:r w:rsidRPr="008F1249">
        <w:rPr>
          <w:rFonts w:ascii="Times New Roman" w:hAnsi="Times New Roman" w:cs="Times New Roman"/>
          <w:b/>
          <w:bCs/>
          <w:color w:val="000000" w:themeColor="text1"/>
        </w:rPr>
        <w:t xml:space="preserve">Kata Kunci : </w:t>
      </w:r>
      <w:r w:rsidRPr="008F1249">
        <w:rPr>
          <w:rFonts w:ascii="Times New Roman" w:hAnsi="Times New Roman" w:cs="Times New Roman"/>
          <w:color w:val="000000" w:themeColor="text1"/>
        </w:rPr>
        <w:t>Pertamina Retail, Implementasi Program</w:t>
      </w:r>
      <w:r w:rsidR="00403FCF">
        <w:rPr>
          <w:rFonts w:ascii="Times New Roman" w:hAnsi="Times New Roman" w:cs="Times New Roman"/>
          <w:color w:val="000000" w:themeColor="text1"/>
        </w:rPr>
        <w:t>,</w:t>
      </w:r>
      <w:r w:rsidRPr="008F1249">
        <w:rPr>
          <w:rFonts w:ascii="Times New Roman" w:hAnsi="Times New Roman" w:cs="Times New Roman"/>
          <w:color w:val="000000" w:themeColor="text1"/>
        </w:rPr>
        <w:t xml:space="preserve"> Tanggung Jawab Sosial</w:t>
      </w:r>
    </w:p>
    <w:p w14:paraId="6DB6D533" w14:textId="77777777" w:rsidR="008F1249" w:rsidRPr="008F1249" w:rsidRDefault="008F1249" w:rsidP="008F1249">
      <w:pPr>
        <w:rPr>
          <w:rFonts w:ascii="Times New Roman" w:hAnsi="Times New Roman" w:cs="Times New Roman"/>
          <w:sz w:val="24"/>
          <w:szCs w:val="24"/>
        </w:rPr>
      </w:pPr>
    </w:p>
    <w:p w14:paraId="72E2D6BD" w14:textId="77777777" w:rsidR="008F1249" w:rsidRDefault="008F1249" w:rsidP="008F1249">
      <w:pPr>
        <w:jc w:val="both"/>
        <w:rPr>
          <w:rFonts w:ascii="Times New Roman" w:hAnsi="Times New Roman" w:cs="Times New Roman"/>
          <w:sz w:val="28"/>
          <w:szCs w:val="28"/>
        </w:rPr>
      </w:pPr>
    </w:p>
    <w:p w14:paraId="107030C1" w14:textId="4D084C20" w:rsidR="00A84013" w:rsidRPr="00A84013" w:rsidRDefault="00A50C7E" w:rsidP="00A84013">
      <w:pPr>
        <w:jc w:val="both"/>
        <w:rPr>
          <w:rFonts w:ascii="Times New Roman" w:hAnsi="Times New Roman" w:cs="Times New Roman"/>
          <w:b/>
          <w:bCs/>
          <w:sz w:val="24"/>
          <w:szCs w:val="24"/>
        </w:rPr>
      </w:pPr>
      <w:r w:rsidRPr="00A84013">
        <w:rPr>
          <w:rFonts w:ascii="Times New Roman" w:hAnsi="Times New Roman" w:cs="Times New Roman"/>
          <w:b/>
          <w:bCs/>
          <w:sz w:val="24"/>
          <w:szCs w:val="24"/>
        </w:rPr>
        <w:t>PENDAHULUAN</w:t>
      </w:r>
    </w:p>
    <w:p w14:paraId="653FE26C" w14:textId="7576FD96"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Tanggung jawab sosial dan lingkungan itu sifatnya wajib dilakukan oleh perusahaan sebagai bentuk tanggung jawab perseroan pada masyarakat, lingkungan dan bangsa. Perseroan yang menjalankan kegiatan perushaan dibidang sumber daya alam memiliki kewajiban penuh dalam menjalankan tanggung jawab sosial dan lingkungan seperti yang telah tertera pada Bab </w:t>
      </w:r>
      <w:r w:rsidRPr="00A84013">
        <w:rPr>
          <w:rFonts w:ascii="Times New Roman" w:hAnsi="Times New Roman" w:cs="Times New Roman"/>
          <w:sz w:val="24"/>
          <w:szCs w:val="24"/>
        </w:rPr>
        <w:lastRenderedPageBreak/>
        <w:t xml:space="preserve">V Pasal 74 Undang-Undang No 40 Tahun 2007 tentang Perseroan Terbatas (“UUPT”) (Widyana, 2016). Di Indonesia memiliki beberapa landasan hukum pada pelaksanaan TJSL yang pertama, Undang-Undang 40 No 2007. Kedua, Undang-Undang Nomor 25 Tahun 2007 tentang Penanaman Modal mengatur dalam Pasal 15 huruf b bahwa setiap penanam modal memiliki kewajiban untuk melaksanakan tanggung jawab sosial perusahaan. Tanggung jawab sosial perusahaan yang dimaksud adalah tanggung jawab yang melekat pada perusahaan penanaman modal untuk menciptakan hubungan yang harmonis, seimbang, dan mengikuti norma serta budaya yang ada. </w:t>
      </w:r>
      <w:r w:rsidR="00F54B4A">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30656/lontar.v9i2.2363","ISSN":"2442-5109","abstract":"ABSTRACT \r The diversity of tribes, religions, races, and between groups for the Indonesian people is a strength to build a great nation. The younger generation's understanding of the cultural diversity of Indonesia is fading due to the impact of globalization, so an education program for love of the homeland is needed. One of the educational programs is the Student Know the Archipelago Program which is sponsored by a company that is part of a State-Owned Enterprise (BUMN) conducted by PT. Pertamina in Papua Province. The purpose of this research is to know about implementing Corporate Social Responsibility through the student program to know Nusantara by PT Pertamina (Persero). The research method used is a descriptive study with qualitative data types through data collection techniques conducted utilizing interviews, observations, and literature studies. The results showed that in the planning phase of PT Pertamina SMN CSR program which refers to the concept of Hohnen shows there is still some inconformity implementation of CSR program due to the condition of Papua area that has limitations in access to information and communication. This limitation can make the lack of a valid CSR program SMN 2018 held by PT. Pertamina (Persero) in campaigning for the diversity of Indonesian culture. Simpulan showed that PT. Pertamina has been striving to be able to realize the CSR program as a manifestation of the responsibility of BUMN present for the state.\r  ","author":[{"dropping-particle":"","family":"Ibrahim","given":"Afifah Izzaturrahmi","non-dropping-particle":"","parse-names":false,"suffix":""},{"dropping-particle":"","family":"Erdiyana","given":"Lukiati Komala","non-dropping-particle":"","parse-names":false,"suffix":""},{"dropping-particle":"","family":"Nugraha","given":"Aat Ruchiat","non-dropping-particle":"","parse-names":false,"suffix":""}],"container-title":"LONTAR: Jurnal Ilmu Komunikasi","id":"ITEM-1","issue":"2","issued":{"date-parts":[["2021"]]},"page":"85-96","title":"Implementasi Corporate Social Responsibility PT. Pertamina (Persero) pada Program Siswa Mengenal Nusantara","type":"article-journal","volume":"9"},"uris":["http://www.mendeley.com/documents/?uuid=b8d170b8-935c-4f0b-9912-7bde1cc52ac9","http://www.mendeley.com/documents/?uuid=4a306e6d-b608-420a-bab0-b4ec14d2bf13","http://www.mendeley.com/documents/?uuid=0e0a0f20-16bb-4fac-ba95-a4c72f65dd73"]}],"mendeley":{"formattedCitation":"(Ibrahim et al., 2021)","manualFormatting":"(Ibrahim, 2021)","plainTextFormattedCitation":"(Ibrahim et al., 2021)","previouslyFormattedCitation":"(Ibrahim et al., 2021)"},"properties":{"noteIndex":0},"schema":"https://github.com/citation-style-language/schema/raw/master/csl-citation.json"}</w:instrText>
      </w:r>
      <w:r w:rsidR="00F54B4A">
        <w:rPr>
          <w:rFonts w:ascii="Times New Roman" w:hAnsi="Times New Roman" w:cs="Times New Roman"/>
          <w:sz w:val="24"/>
          <w:szCs w:val="24"/>
        </w:rPr>
        <w:fldChar w:fldCharType="separate"/>
      </w:r>
      <w:r w:rsidR="00F54B4A" w:rsidRPr="00F54B4A">
        <w:rPr>
          <w:rFonts w:ascii="Times New Roman" w:hAnsi="Times New Roman" w:cs="Times New Roman"/>
          <w:noProof/>
          <w:sz w:val="24"/>
          <w:szCs w:val="24"/>
        </w:rPr>
        <w:t>(Ibrahim</w:t>
      </w:r>
      <w:r w:rsidR="00CB2025">
        <w:rPr>
          <w:rFonts w:ascii="Times New Roman" w:hAnsi="Times New Roman" w:cs="Times New Roman"/>
          <w:noProof/>
          <w:sz w:val="24"/>
          <w:szCs w:val="24"/>
        </w:rPr>
        <w:t>,</w:t>
      </w:r>
      <w:r w:rsidR="00F54B4A" w:rsidRPr="00F54B4A">
        <w:rPr>
          <w:rFonts w:ascii="Times New Roman" w:hAnsi="Times New Roman" w:cs="Times New Roman"/>
          <w:noProof/>
          <w:sz w:val="24"/>
          <w:szCs w:val="24"/>
        </w:rPr>
        <w:t xml:space="preserve"> 2021)</w:t>
      </w:r>
      <w:r w:rsidR="00F54B4A">
        <w:rPr>
          <w:rFonts w:ascii="Times New Roman" w:hAnsi="Times New Roman" w:cs="Times New Roman"/>
          <w:sz w:val="24"/>
          <w:szCs w:val="24"/>
        </w:rPr>
        <w:fldChar w:fldCharType="end"/>
      </w:r>
      <w:r w:rsidRPr="00A84013">
        <w:rPr>
          <w:rFonts w:ascii="Times New Roman" w:hAnsi="Times New Roman" w:cs="Times New Roman"/>
          <w:sz w:val="24"/>
          <w:szCs w:val="24"/>
        </w:rPr>
        <w:tab/>
      </w:r>
    </w:p>
    <w:p w14:paraId="5EDE428B" w14:textId="3D22FFD9"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Divisi </w:t>
      </w:r>
      <w:r w:rsidRPr="00961C43">
        <w:rPr>
          <w:rFonts w:ascii="Times New Roman" w:hAnsi="Times New Roman" w:cs="Times New Roman"/>
          <w:i/>
          <w:iCs/>
          <w:sz w:val="24"/>
          <w:szCs w:val="24"/>
        </w:rPr>
        <w:t>Corporate Comunication</w:t>
      </w:r>
      <w:r w:rsidRPr="00A84013">
        <w:rPr>
          <w:rFonts w:ascii="Times New Roman" w:hAnsi="Times New Roman" w:cs="Times New Roman"/>
          <w:sz w:val="24"/>
          <w:szCs w:val="24"/>
        </w:rPr>
        <w:t xml:space="preserve"> memiliki peran penting dalam membantu organisasi dalam membangun citra mereka di masyarakat melalui kegiatan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Dengan melakukan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CSR), perusahaan telah berkontribusi pada pembangunan berkelanjutan (</w:t>
      </w:r>
      <w:r w:rsidRPr="00961C43">
        <w:rPr>
          <w:rFonts w:ascii="Times New Roman" w:hAnsi="Times New Roman" w:cs="Times New Roman"/>
          <w:i/>
          <w:iCs/>
          <w:sz w:val="24"/>
          <w:szCs w:val="24"/>
        </w:rPr>
        <w:t>sustainable development</w:t>
      </w:r>
      <w:r w:rsidRPr="00A84013">
        <w:rPr>
          <w:rFonts w:ascii="Times New Roman" w:hAnsi="Times New Roman" w:cs="Times New Roman"/>
          <w:sz w:val="24"/>
          <w:szCs w:val="24"/>
        </w:rPr>
        <w:t xml:space="preserve">). Pembangunan berkelanjutan adalah upaya yang sadar dan terencana untuk menggabungkan aspek lingkungan hidup, sosial, dan ekonomi ke dalam strategi pembangunan, dengan tujuan menjaga kelestarian lingkungan, keamanan, kemampuan, kesejahteraan, dan kualitas hidup bagi generasi saat ini dan generasi mendatang. Tujuan ini dikenal sebagai </w:t>
      </w:r>
      <w:r w:rsidRPr="00961C43">
        <w:rPr>
          <w:rFonts w:ascii="Times New Roman" w:hAnsi="Times New Roman" w:cs="Times New Roman"/>
          <w:i/>
          <w:iCs/>
          <w:sz w:val="24"/>
          <w:szCs w:val="24"/>
        </w:rPr>
        <w:t>Sustainable Development Goals</w:t>
      </w:r>
      <w:r w:rsidRPr="00A84013">
        <w:rPr>
          <w:rFonts w:ascii="Times New Roman" w:hAnsi="Times New Roman" w:cs="Times New Roman"/>
          <w:sz w:val="24"/>
          <w:szCs w:val="24"/>
        </w:rPr>
        <w:t xml:space="preserve"> (SDGs) </w:t>
      </w:r>
      <w:r w:rsidR="00F54B4A">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ISBN":"ISBN 979.604.234.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tiwi","given":"Nurlita","non-dropping-particle":"","parse-names":false,"suffix":""}],"container-title":"Pustaka Ramadhan","id":"ITEM-1","issued":{"date-parts":[["2021"]]},"page":"1-134","title":"Implementasi Sustainable Development di Indonesia","type":"article-journal"},"uris":["http://www.mendeley.com/documents/?uuid=f454924e-04ab-46b3-9a8a-c4f1b8008a62","http://www.mendeley.com/documents/?uuid=bd0c6441-00d0-43a5-831b-2d716e823953"]}],"mendeley":{"formattedCitation":"(Pertiwi, 2021)","plainTextFormattedCitation":"(Pertiwi, 2021)","previouslyFormattedCitation":"(Pertiwi, 2021)"},"properties":{"noteIndex":0},"schema":"https://github.com/citation-style-language/schema/raw/master/csl-citation.json"}</w:instrText>
      </w:r>
      <w:r w:rsidR="00F54B4A">
        <w:rPr>
          <w:rFonts w:ascii="Times New Roman" w:hAnsi="Times New Roman" w:cs="Times New Roman"/>
          <w:sz w:val="24"/>
          <w:szCs w:val="24"/>
        </w:rPr>
        <w:fldChar w:fldCharType="separate"/>
      </w:r>
      <w:r w:rsidR="00F54B4A" w:rsidRPr="00F54B4A">
        <w:rPr>
          <w:rFonts w:ascii="Times New Roman" w:hAnsi="Times New Roman" w:cs="Times New Roman"/>
          <w:noProof/>
          <w:sz w:val="24"/>
          <w:szCs w:val="24"/>
        </w:rPr>
        <w:t>(Pertiwi, 2021)</w:t>
      </w:r>
      <w:r w:rsidR="00F54B4A">
        <w:rPr>
          <w:rFonts w:ascii="Times New Roman" w:hAnsi="Times New Roman" w:cs="Times New Roman"/>
          <w:sz w:val="24"/>
          <w:szCs w:val="24"/>
        </w:rPr>
        <w:fldChar w:fldCharType="end"/>
      </w:r>
    </w:p>
    <w:p w14:paraId="71C75821" w14:textId="6358E4AF"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Menurut paparan </w:t>
      </w:r>
      <w:r w:rsidR="00F54B4A">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24198/share.v11i2.37076","ISSN":"2339-0042","abstract":"Corporate social responsibility (CSR) masih menjadi konsep yang ambigu. Ambiguitas terjadi antara lain karena konsep CSR melintasi beberapa disiplin ilmu, yang secara konseptual tidak diajarkan secara komprehensif di lembaga pendidikan dan secara global telah menantang peran serta tanggung jawab dari karyawan, perusahaan dan juga Negara. Terlepas dari persepsi ambiguitas berdasarkan tinjauan literatur yang luas tersebut, secara konsepsual CSR terkait dengan konsep pembangunan berkelanjutan yang pada umumnya dianggap berhubungan dengan pengambilan keputusan bisnis yang mempertimbangkan aspek ekonomi, sosial, dan lingkungan. Bahkan tujuan pembangunan berkelanjutan (SDGs) menjadi isu tersendiri dalam program-program CSR di seluruh dunia, demikian pula Indonesia. Kajian ini dilakukan secara kualitatif dan melalui studi pustaka. Dari ketiga aspek yang berbeda, namun saling berhubungan, studi ini menemukan ada sejumlah besar penelitian yang menilai hubungan antara CSR dengan kinerja bisnis keuangan (ekonomi) dan CSR dengan aspek manusia (sosial), tetapi kurang menilai hubungan CSR dengan aspek lingkungan. Penelitian tentang aspek lingkungan yang sudah dipelajari oleh para pakar masih terbatas, dan berbagi literatur secara signifikan menunjukkan kurangnya integritas atau universalitas. Beberapa hasil penelitian mengklaim bahwa hal tersebut dikarenakan kurangnya kerangka kerja analitis yang sistematis, sehingga kondisi tersebut menantang berbagai pihak untuk mengembangkan berbagai tools untuk mendorong praktik CSR dengan memperhatikan ketiga aspek tersebut, khususnya terkait aspek lingkungan.","author":[{"dropping-particle":"","family":"Santoso","given":"Meilanny Budiarti","non-dropping-particle":"","parse-names":false,"suffix":""},{"dropping-particle":"","family":"Raharjo","given":"Santoso Tri","non-dropping-particle":"","parse-names":false,"suffix":""}],"container-title":"Share : Social Work Journal","id":"ITEM-1","issue":"2","issued":{"date-parts":[["2022"]]},"page":"100","title":"DISKURSUS CORPORATE SOCIAL RESPONSIBILITY (CSR) DALAM MEWUJUDKAN SUSTAINABLE DEVELOPMENT GOALS (SDGs)","type":"article-journal","volume":"11"},"uris":["http://www.mendeley.com/documents/?uuid=02975dc6-3c7a-4e62-a0f6-0ed96cdeda58","http://www.mendeley.com/documents/?uuid=73d9128e-440b-41f1-b7b8-f3273e4ff129"]}],"mendeley":{"formattedCitation":"(Santoso &amp; Raharjo, 2022)","plainTextFormattedCitation":"(Santoso &amp; Raharjo, 2022)","previouslyFormattedCitation":"(Santoso &amp; Raharjo, 2022)"},"properties":{"noteIndex":0},"schema":"https://github.com/citation-style-language/schema/raw/master/csl-citation.json"}</w:instrText>
      </w:r>
      <w:r w:rsidR="00F54B4A">
        <w:rPr>
          <w:rFonts w:ascii="Times New Roman" w:hAnsi="Times New Roman" w:cs="Times New Roman"/>
          <w:sz w:val="24"/>
          <w:szCs w:val="24"/>
        </w:rPr>
        <w:fldChar w:fldCharType="separate"/>
      </w:r>
      <w:r w:rsidR="00F54B4A" w:rsidRPr="00F54B4A">
        <w:rPr>
          <w:rFonts w:ascii="Times New Roman" w:hAnsi="Times New Roman" w:cs="Times New Roman"/>
          <w:noProof/>
          <w:sz w:val="24"/>
          <w:szCs w:val="24"/>
        </w:rPr>
        <w:t>(Santoso &amp; Raharjo, 2022)</w:t>
      </w:r>
      <w:r w:rsidR="00F54B4A">
        <w:rPr>
          <w:rFonts w:ascii="Times New Roman" w:hAnsi="Times New Roman" w:cs="Times New Roman"/>
          <w:sz w:val="24"/>
          <w:szCs w:val="24"/>
        </w:rPr>
        <w:fldChar w:fldCharType="end"/>
      </w:r>
      <w:r w:rsidRPr="00A84013">
        <w:rPr>
          <w:rFonts w:ascii="Times New Roman" w:hAnsi="Times New Roman" w:cs="Times New Roman"/>
          <w:sz w:val="24"/>
          <w:szCs w:val="24"/>
        </w:rPr>
        <w:t xml:space="preserve"> </w:t>
      </w:r>
      <w:r w:rsidRPr="00961C43">
        <w:rPr>
          <w:rFonts w:ascii="Times New Roman" w:hAnsi="Times New Roman" w:cs="Times New Roman"/>
          <w:i/>
          <w:iCs/>
          <w:sz w:val="24"/>
          <w:szCs w:val="24"/>
        </w:rPr>
        <w:t>Sustainable development goals</w:t>
      </w:r>
      <w:r w:rsidRPr="00A84013">
        <w:rPr>
          <w:rFonts w:ascii="Times New Roman" w:hAnsi="Times New Roman" w:cs="Times New Roman"/>
          <w:sz w:val="24"/>
          <w:szCs w:val="24"/>
        </w:rPr>
        <w:t xml:space="preserve"> adalah suatu konsep yang tercetus pada pertemuan PBB Tahun 2012 di Rio de Jainero yang menghasilkan kesepakatan untuk memperoleh tujuan dalam memelihara keseimbangan tiga dimensi pembangunan berkelanjutan yaitu: lingkungan, sosial dan ekonomi. Dari ketiga dimensi SDGs tersebut akan sangat mungkin untuk dapat direspon melalui program </w:t>
      </w:r>
      <w:r w:rsidRPr="00961C43">
        <w:rPr>
          <w:rFonts w:ascii="Times New Roman" w:hAnsi="Times New Roman" w:cs="Times New Roman"/>
          <w:i/>
          <w:iCs/>
          <w:sz w:val="24"/>
          <w:szCs w:val="24"/>
        </w:rPr>
        <w:t xml:space="preserve">Corporate Social Resposibility </w:t>
      </w:r>
      <w:r w:rsidRPr="00A84013">
        <w:rPr>
          <w:rFonts w:ascii="Times New Roman" w:hAnsi="Times New Roman" w:cs="Times New Roman"/>
          <w:sz w:val="24"/>
          <w:szCs w:val="24"/>
        </w:rPr>
        <w:t>yang beraneka ragam sesuai dengan ketiga dimensi tersebut, dengan permasalahan yang ada di masyarakat.</w:t>
      </w:r>
      <w:r>
        <w:rPr>
          <w:rFonts w:ascii="Times New Roman" w:hAnsi="Times New Roman" w:cs="Times New Roman"/>
          <w:sz w:val="24"/>
          <w:szCs w:val="24"/>
        </w:rPr>
        <w:t xml:space="preserve"> </w:t>
      </w:r>
      <w:r w:rsidRPr="00A84013">
        <w:rPr>
          <w:rFonts w:ascii="Times New Roman" w:hAnsi="Times New Roman" w:cs="Times New Roman"/>
          <w:sz w:val="24"/>
          <w:szCs w:val="24"/>
        </w:rPr>
        <w:t xml:space="preserve">Tiga dimensi SDGs memiliki keterkaitan dengan konsep </w:t>
      </w:r>
      <w:r w:rsidRPr="00961C43">
        <w:rPr>
          <w:rFonts w:ascii="Times New Roman" w:hAnsi="Times New Roman" w:cs="Times New Roman"/>
          <w:i/>
          <w:iCs/>
          <w:sz w:val="24"/>
          <w:szCs w:val="24"/>
        </w:rPr>
        <w:t>Triple Bottom Line</w:t>
      </w:r>
      <w:r w:rsidRPr="00A84013">
        <w:rPr>
          <w:rFonts w:ascii="Times New Roman" w:hAnsi="Times New Roman" w:cs="Times New Roman"/>
          <w:sz w:val="24"/>
          <w:szCs w:val="24"/>
        </w:rPr>
        <w:t xml:space="preserve"> yang dikembangkan oleh Elkington pada tahun 1997 dalam bukunya yang berjudul "</w:t>
      </w:r>
      <w:r w:rsidRPr="00961C43">
        <w:rPr>
          <w:rFonts w:ascii="Times New Roman" w:hAnsi="Times New Roman" w:cs="Times New Roman"/>
          <w:i/>
          <w:iCs/>
          <w:sz w:val="24"/>
          <w:szCs w:val="24"/>
        </w:rPr>
        <w:t>Cannibals with Fork, the Triple Bottom Line of Twentieth Century Business"</w:t>
      </w:r>
      <w:r w:rsidRPr="00A84013">
        <w:rPr>
          <w:rFonts w:ascii="Times New Roman" w:hAnsi="Times New Roman" w:cs="Times New Roman"/>
          <w:sz w:val="24"/>
          <w:szCs w:val="24"/>
        </w:rPr>
        <w:t>. Elkington menyatakan bahwa selain fokus pada keuntungan (profit), perusahaan juga harus memperhatikan dan terlibat secara langsung dalam upaya pemenuhan kesejahteraan (people) serta berperan aktif dalam menjaga kelestarian lingkungan (planet)</w:t>
      </w:r>
      <w:r w:rsidR="00F54B4A">
        <w:rPr>
          <w:rFonts w:ascii="Times New Roman" w:hAnsi="Times New Roman" w:cs="Times New Roman"/>
          <w:sz w:val="24"/>
          <w:szCs w:val="24"/>
        </w:rPr>
        <w:t xml:space="preserve"> </w:t>
      </w:r>
      <w:r w:rsidR="00F54B4A">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22334/jihm.v9i2.155","ISSN":"2087-5576","abstract":"            The concept of the Triple Bottom Line (TBL) confirms that in running a business, companies do not only pay attention to profits, but also contribute to society (people), and play an active role in protecting the environment (planet). One implementation of the TBL concept is the Corporate Social Responsibility (CSR). Alila Seminyak is one of the hotels that have been implemented CSR. However, the community stated that there were deficiencies in the program. Even though the company stated there were no obstacles during the program implementation. The purpose of this study is to find out how was the implementation of TBL concept in the CSR program at Alila Seminyak and how the evaluation of the program. The data collection techniques used are documentation study, in-depth interviews, and observations. The data analysis technique used is qualitative descriptive analysis technique. The results of the study are Alila Seminyak has implemented the TBL concept in CSR programs but it has not been maximized in the concept of people. The people are not involved in the planning and evaluation of the program, and evaluation of the program has not been carried out optimally, because it does not involve the recipient community and there is no evaluation of the achievement of program objectives.","author":[{"dropping-particle":"","family":"Ariastini","given":"Ni Nengah","non-dropping-particle":"","parse-names":false,"suffix":""},{"dropping-particle":"","family":"Semara","given":"I Made Trisna","non-dropping-particle":"","parse-names":false,"suffix":""}],"container-title":"Jurnal Ilmiah Hospitality Management","id":"ITEM-1","issue":"2","issued":{"date-parts":[["2019"]]},"page":"160-168","title":"Implementasi Konsep Triple Bottom Line Dalam Program Corporate Social Responsibility Di Hotel Alila Seminyak","type":"article-journal","volume":"9"},"uris":["http://www.mendeley.com/documents/?uuid=8caf9e29-efbb-44cd-bd08-25f5f067a308","http://www.mendeley.com/documents/?uuid=761f9724-cfd6-4497-9729-87cfecc4e76f"]}],"mendeley":{"formattedCitation":"(Ariastini &amp; Semara, 2019)","plainTextFormattedCitation":"(Ariastini &amp; Semara, 2019)","previouslyFormattedCitation":"(Ariastini &amp; Semara, 2019)"},"properties":{"noteIndex":0},"schema":"https://github.com/citation-style-language/schema/raw/master/csl-citation.json"}</w:instrText>
      </w:r>
      <w:r w:rsidR="00F54B4A">
        <w:rPr>
          <w:rFonts w:ascii="Times New Roman" w:hAnsi="Times New Roman" w:cs="Times New Roman"/>
          <w:sz w:val="24"/>
          <w:szCs w:val="24"/>
        </w:rPr>
        <w:fldChar w:fldCharType="separate"/>
      </w:r>
      <w:r w:rsidR="00F54B4A" w:rsidRPr="00F54B4A">
        <w:rPr>
          <w:rFonts w:ascii="Times New Roman" w:hAnsi="Times New Roman" w:cs="Times New Roman"/>
          <w:noProof/>
          <w:sz w:val="24"/>
          <w:szCs w:val="24"/>
        </w:rPr>
        <w:t>(Ariastini &amp; Semara, 2019)</w:t>
      </w:r>
      <w:r w:rsidR="00F54B4A">
        <w:rPr>
          <w:rFonts w:ascii="Times New Roman" w:hAnsi="Times New Roman" w:cs="Times New Roman"/>
          <w:sz w:val="24"/>
          <w:szCs w:val="24"/>
        </w:rPr>
        <w:fldChar w:fldCharType="end"/>
      </w:r>
      <w:r w:rsidRPr="00A84013">
        <w:rPr>
          <w:rFonts w:ascii="Times New Roman" w:hAnsi="Times New Roman" w:cs="Times New Roman"/>
          <w:sz w:val="24"/>
          <w:szCs w:val="24"/>
        </w:rPr>
        <w:t xml:space="preserve">. </w:t>
      </w:r>
    </w:p>
    <w:p w14:paraId="36F105D8" w14:textId="770447DF"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Dari penjelasan tersebut dapat dikatakan bahwasanya dimensi SDGs memiliki relevansi dengan konsep dari </w:t>
      </w:r>
      <w:r w:rsidRPr="00961C43">
        <w:rPr>
          <w:rFonts w:ascii="Times New Roman" w:hAnsi="Times New Roman" w:cs="Times New Roman"/>
          <w:i/>
          <w:iCs/>
          <w:sz w:val="24"/>
          <w:szCs w:val="24"/>
        </w:rPr>
        <w:t>Triple Bottom Line</w:t>
      </w:r>
      <w:r w:rsidRPr="00A84013">
        <w:rPr>
          <w:rFonts w:ascii="Times New Roman" w:hAnsi="Times New Roman" w:cs="Times New Roman"/>
          <w:sz w:val="24"/>
          <w:szCs w:val="24"/>
        </w:rPr>
        <w:t xml:space="preserve"> yang dapat diimplementasikan kedalam program-program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Bagi perusahaan, Program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dapat memberikan dampak positif terhadap citra dan persepsi masyarakat terhadap perusahaan. Hubungan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dan dampak positif terhadap citra dan persepsi. Citra perusahaan adalah suatu pengelihatan, penilaian atau kesan dari publik dalam melihat perkembangan perusahaan, citra juga merupakan aset penting dari perusahaan maupun organisasi. Memiliki citra baik di mata publik merupakan keuntungan jangka panjang bagi perusahaan, keuntungan jangka panjang tersebut meliputi kepercayaan publik terhadap layanan dan produk </w:t>
      </w:r>
      <w:r w:rsidR="00F54B4A">
        <w:rPr>
          <w:rFonts w:ascii="Times New Roman" w:hAnsi="Times New Roman" w:cs="Times New Roman"/>
          <w:sz w:val="24"/>
          <w:szCs w:val="24"/>
        </w:rPr>
        <w:t xml:space="preserve">Perusahaan </w:t>
      </w:r>
      <w:r w:rsidR="00F54B4A">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 Penelitian ini adalah penelitian tentang bagaimana menggunakan analisi SWOT dalam strategi Public Relation sebuah orgasnisasi. Dengan rumusan masalah dalam penelitian ini adalah “Bagaimana Strategi Public Relation Dalam Meningkatkan Citra”. Metode yang …","author":[{"dropping-particle":"","family":"Erlangga","given":"Christopher Yudha","non-dropping-particle":"","parse-names":false,"suffix":""},{"dropping-particle":"","family":"Masitoh","given":"Siti","non-dropping-particle":"","parse-names":false,"suffix":""}],"container-title":"Jurnal Public Relation-JPR","id":"ITEM-1","issued":{"date-parts":[["2020"]]},"page":"122-127","title":"Strategi Public Relation Dalam Meningkatkan Citra Perusahaan Di Era New Normal ( Studi Kasus Suvana Jakarta Golf )","type":"article-journal","volume":"1"},"uris":["http://www.mendeley.com/documents/?uuid=6d0584e9-24f7-4ca9-989b-279816b7505e","http://www.mendeley.com/documents/?uuid=a57bb4c3-8ec5-4972-a6bf-bdc5edcd5b9e"]}],"mendeley":{"formattedCitation":"(Erlangga &amp; Masitoh, 2020)","plainTextFormattedCitation":"(Erlangga &amp; Masitoh, 2020)","previouslyFormattedCitation":"(Erlangga &amp; Masitoh, 2020)"},"properties":{"noteIndex":0},"schema":"https://github.com/citation-style-language/schema/raw/master/csl-citation.json"}</w:instrText>
      </w:r>
      <w:r w:rsidR="00F54B4A">
        <w:rPr>
          <w:rFonts w:ascii="Times New Roman" w:hAnsi="Times New Roman" w:cs="Times New Roman"/>
          <w:sz w:val="24"/>
          <w:szCs w:val="24"/>
        </w:rPr>
        <w:fldChar w:fldCharType="separate"/>
      </w:r>
      <w:r w:rsidR="00F54B4A" w:rsidRPr="00F54B4A">
        <w:rPr>
          <w:rFonts w:ascii="Times New Roman" w:hAnsi="Times New Roman" w:cs="Times New Roman"/>
          <w:noProof/>
          <w:sz w:val="24"/>
          <w:szCs w:val="24"/>
        </w:rPr>
        <w:t>(Erlangga &amp; Masitoh, 2020)</w:t>
      </w:r>
      <w:r w:rsidR="00F54B4A">
        <w:rPr>
          <w:rFonts w:ascii="Times New Roman" w:hAnsi="Times New Roman" w:cs="Times New Roman"/>
          <w:sz w:val="24"/>
          <w:szCs w:val="24"/>
        </w:rPr>
        <w:fldChar w:fldCharType="end"/>
      </w:r>
      <w:r w:rsidRPr="00A84013">
        <w:rPr>
          <w:rFonts w:ascii="Times New Roman" w:hAnsi="Times New Roman" w:cs="Times New Roman"/>
          <w:sz w:val="24"/>
          <w:szCs w:val="24"/>
        </w:rPr>
        <w:t>.</w:t>
      </w:r>
    </w:p>
    <w:p w14:paraId="2D385F30" w14:textId="77777777" w:rsidR="00596D77"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Perusahaan yang menerapkan program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secara berkelanjutan akan mendapatkan </w:t>
      </w:r>
      <w:r w:rsidRPr="00961C43">
        <w:rPr>
          <w:rFonts w:ascii="Times New Roman" w:hAnsi="Times New Roman" w:cs="Times New Roman"/>
          <w:i/>
          <w:iCs/>
          <w:sz w:val="24"/>
          <w:szCs w:val="24"/>
        </w:rPr>
        <w:t>“trust”</w:t>
      </w:r>
      <w:r w:rsidRPr="00A84013">
        <w:rPr>
          <w:rFonts w:ascii="Times New Roman" w:hAnsi="Times New Roman" w:cs="Times New Roman"/>
          <w:sz w:val="24"/>
          <w:szCs w:val="24"/>
        </w:rPr>
        <w:t xml:space="preserve"> dalam lingkungan masyarakat. Sistem inilah yang akan menciptakan respon positif dari masyarakat, rasa percaya, rasa kepuasaan yang akan mempererat hubungan masyarakat dengan perusahaan. Maka dari itu semakin besar kontribusi program tanggung jawab sosial dan lingkungan itu berlangsung, maka semakin baik citra perusahaan di mata masyarakat yang berimbas pada reputasi perusahaan yang meningkat.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tina","given":"Dina Anggresa","non-dropping-particle":"","parse-names":false,"suffix":""}],"container-title":"Angewandte Chemie International Edition, 6(11), 951–952.","id":"ITEM-1","issue":"Mi","issued":{"date-parts":[["2022"]]},"page":"5-24","title":"PENGARUH PENERAPAN STRATEGI CSR (CORPORATE SOCIAL RESPONSIBILITY) DALAM MENINGKATKAN CITRA PERUSAHAAN PADA PT. PERTAMINA (PERSERO) TAHUN 2018","type":"article-journal"},"uris":["http://www.mendeley.com/documents/?uuid=94c55ecf-0e64-4b48-8245-bea4af691d9b","http://www.mendeley.com/documents/?uuid=80a857e2-e798-42db-9d8d-2533e02aa5c6"]}],"mendeley":{"formattedCitation":"(Oktina, 2022)","plainTextFormattedCitation":"(Oktina, 2022)","previouslyFormattedCitation":"(Oktina, 2022)"},"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Oktina, 2022)</w:t>
      </w:r>
      <w:r w:rsidR="00FE2BBB">
        <w:rPr>
          <w:rFonts w:ascii="Times New Roman" w:hAnsi="Times New Roman" w:cs="Times New Roman"/>
          <w:sz w:val="24"/>
          <w:szCs w:val="24"/>
        </w:rPr>
        <w:fldChar w:fldCharType="end"/>
      </w:r>
      <w:r w:rsidRPr="00A84013">
        <w:rPr>
          <w:rFonts w:ascii="Times New Roman" w:hAnsi="Times New Roman" w:cs="Times New Roman"/>
          <w:sz w:val="24"/>
          <w:szCs w:val="24"/>
        </w:rPr>
        <w:t xml:space="preserve">. Tujuan dari tanggung jawab sosial dan lingkungan secara umum yaitu sebagai pemenuhan tanggung jawab sosial serta meningkatkan kepeduliannya terhadap masyarakat dan lingkungan. Yang mana dengan adanya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yang dilakukan perusahaan, perusahaan dapat untuk menciptakan nilai tambah, meningkatkan reputasi, peningkatan citra dan membangun hubungan yang lebih baik dengan komunitas. </w:t>
      </w:r>
    </w:p>
    <w:p w14:paraId="7FA72EA9" w14:textId="33E682E5"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lastRenderedPageBreak/>
        <w:t xml:space="preserve">Menurut </w:t>
      </w:r>
      <w:r w:rsidR="00F54B4A">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This research was conducted with the aim of finding out how the implementation of Corporate Social Responsibility has been carried out by PT Bank SulutGo, and to find out how far the concept of the Triple Bottom Line (People, Plenet, Profit) has been implemented in the CSR program by PT Bank SulutGo. This study used a qualitative approach, with data collection methods using interviews, observation, and documentation studies. The data analysis technique used is data reduction and data presentation. The results of this study indicate that PT Bank SulutGo implements CSR by adhering to the principles of sustainability, with philanthropic goals, has the benefit of increasing brand image, and overall PT Bank SulutGo has carried out Corporate Social Responsibility with programs that have fulfilled the Triple Bottom Line concept.","author":[{"dropping-particle":"","family":"Lumi","given":"Cassy A","non-dropping-particle":"","parse-names":false,"suffix":""},{"dropping-particle":"","family":"Johnly","given":"Riane","non-dropping-particle":"","parse-names":false,"suffix":""},{"dropping-particle":"","family":"Wehelmina","given":"Pio","non-dropping-particle":"","parse-names":false,"suffix":""},{"dropping-particle":"","family":"Jurusan","given":"Rumawas","non-dropping-particle":"","parse-names":false,"suffix":""},{"dropping-particle":"","family":"Administrasi","given":"Ilmu","non-dropping-particle":"","parse-names":false,"suffix":""},{"dropping-particle":"","family":"Bisnis","given":"Administrasi","non-dropping-particle":"","parse-names":false,"suffix":""}],"id":"ITEM-1","issue":"4","issued":{"date-parts":[["2023"]]},"page":"444-449","title":"Implementasi Corporate Social Responsibility Berdasarkan Konsep Triple Bottom Line pada PT Bank SulutGo","type":"article-journal","volume":"4"},"uris":["http://www.mendeley.com/documents/?uuid=3406daa4-3ead-4640-9abe-0716c0714834","http://www.mendeley.com/documents/?uuid=8abd47be-9690-487f-8f5f-3df44c543379"]}],"mendeley":{"formattedCitation":"(Lumi et al., 2023)","manualFormatting":"(Lumi 2023)","plainTextFormattedCitation":"(Lumi et al., 2023)","previouslyFormattedCitation":"(Lumi et al., 2023)"},"properties":{"noteIndex":0},"schema":"https://github.com/citation-style-language/schema/raw/master/csl-citation.json"}</w:instrText>
      </w:r>
      <w:r w:rsidR="00F54B4A">
        <w:rPr>
          <w:rFonts w:ascii="Times New Roman" w:hAnsi="Times New Roman" w:cs="Times New Roman"/>
          <w:sz w:val="24"/>
          <w:szCs w:val="24"/>
        </w:rPr>
        <w:fldChar w:fldCharType="separate"/>
      </w:r>
      <w:r w:rsidR="00F54B4A" w:rsidRPr="00F54B4A">
        <w:rPr>
          <w:rFonts w:ascii="Times New Roman" w:hAnsi="Times New Roman" w:cs="Times New Roman"/>
          <w:noProof/>
          <w:sz w:val="24"/>
          <w:szCs w:val="24"/>
        </w:rPr>
        <w:t>(Lumi</w:t>
      </w:r>
      <w:r w:rsidR="00F54B4A">
        <w:rPr>
          <w:rFonts w:ascii="Times New Roman" w:hAnsi="Times New Roman" w:cs="Times New Roman"/>
          <w:noProof/>
          <w:sz w:val="24"/>
          <w:szCs w:val="24"/>
        </w:rPr>
        <w:t xml:space="preserve"> </w:t>
      </w:r>
      <w:r w:rsidR="00F54B4A" w:rsidRPr="00F54B4A">
        <w:rPr>
          <w:rFonts w:ascii="Times New Roman" w:hAnsi="Times New Roman" w:cs="Times New Roman"/>
          <w:noProof/>
          <w:sz w:val="24"/>
          <w:szCs w:val="24"/>
        </w:rPr>
        <w:t>2023)</w:t>
      </w:r>
      <w:r w:rsidR="00F54B4A">
        <w:rPr>
          <w:rFonts w:ascii="Times New Roman" w:hAnsi="Times New Roman" w:cs="Times New Roman"/>
          <w:sz w:val="24"/>
          <w:szCs w:val="24"/>
        </w:rPr>
        <w:fldChar w:fldCharType="end"/>
      </w:r>
      <w:r w:rsidRPr="00A84013">
        <w:rPr>
          <w:rFonts w:ascii="Times New Roman" w:hAnsi="Times New Roman" w:cs="Times New Roman"/>
          <w:sz w:val="24"/>
          <w:szCs w:val="24"/>
        </w:rPr>
        <w:t xml:space="preserve"> Tujuan program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merujuk pada peningkatan hidup manusia. Hal ini mengacu pada upaya pemanfaatan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secara berkelanjutan dalam memberikan efek jangka panjang.  Ada pula tujuan program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dilakukan untuk merespon situasi masyarakat yang terjadi di sekitar perusahaan serta melakukan kegiatan yang berkesinambungan. Program CSR yang telah dilakukan saat saat ini sudah memiliki beragam jenis dengan melakukan penyesuaian kebutuhan lingkungan sekitar berdasaarkan needs assessment. Kegiatan tersebut mulai dari pembangunan fasilitas Pendidikan, agama, pemberian modal UMKM ataupun pemberdayaan masyarakat melalui perlatihan keterampilan, pemberian beasiswa kepada masyarakat berorientasi, penyuluhan, sosialisasi, pengenalan kelestarian lingkungan, dan Kesehatan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uthor":[{"dropping-particle":"","family":"Dr. Ilona Vicenouie Oisina Situmeang","given":"M.Si.","non-dropping-particle":"","parse-names":false,"suffix":""}],"id":"ITEM-1","issued":{"date-parts":[["2016"]]},"publisher":"Equilibria","publisher-place":"Yogyakarta","title":"COORPORATE SOCIAL RESPONSIBILITY Dipandang dari Perspektif Komunikasi Organisasi","type":"book"},"uris":["http://www.mendeley.com/documents/?uuid=9303ed08-8b0a-40fc-a5ae-c7a92179dc3f","http://www.mendeley.com/documents/?uuid=12bfd925-fd93-465c-ab1b-2e853305a91c"]}],"mendeley":{"formattedCitation":"(Dr. Ilona Vicenouie Oisina Situmeang, 2016)","manualFormatting":"(Situmeang, 2016)","plainTextFormattedCitation":"(Dr. Ilona Vicenouie Oisina Situmeang, 2016)","previouslyFormattedCitation":"(Dr. Ilona Vicenouie Oisina Situmeang, 2016)"},"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Situmeang, 2016)</w:t>
      </w:r>
      <w:r w:rsidR="00FE2BBB">
        <w:rPr>
          <w:rFonts w:ascii="Times New Roman" w:hAnsi="Times New Roman" w:cs="Times New Roman"/>
          <w:sz w:val="24"/>
          <w:szCs w:val="24"/>
        </w:rPr>
        <w:fldChar w:fldCharType="end"/>
      </w:r>
      <w:r w:rsidR="00FE2BBB">
        <w:rPr>
          <w:rFonts w:ascii="Times New Roman" w:hAnsi="Times New Roman" w:cs="Times New Roman"/>
          <w:sz w:val="24"/>
          <w:szCs w:val="24"/>
        </w:rPr>
        <w:t>.</w:t>
      </w:r>
    </w:p>
    <w:p w14:paraId="4BB60BFF" w14:textId="783B6EA7"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Seperti penjelasan diatas dapat dikatakan bahwasanya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merupakan suatu investasi jangka panjang yang berguna dalam meminimalisirkan suatu resiko sosial yang ada. Salah satu implementasi program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ada pada bidang kesehatan. Adaya Program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kesehatan sangat dibutuhkan bagi masyarakat Indonesia dari segala aspek usia, seperti halnya ibu, balita, anak-anak, remaja, dewasa hingga para lansia. Program </w:t>
      </w:r>
      <w:r w:rsidRPr="00961C43">
        <w:rPr>
          <w:rFonts w:ascii="Times New Roman" w:hAnsi="Times New Roman" w:cs="Times New Roman"/>
          <w:i/>
          <w:iCs/>
          <w:sz w:val="24"/>
          <w:szCs w:val="24"/>
        </w:rPr>
        <w:t>Corporate Social Responsibility</w:t>
      </w:r>
      <w:r w:rsidRPr="00A84013">
        <w:rPr>
          <w:rFonts w:ascii="Times New Roman" w:hAnsi="Times New Roman" w:cs="Times New Roman"/>
          <w:sz w:val="24"/>
          <w:szCs w:val="24"/>
        </w:rPr>
        <w:t xml:space="preserve"> bidang kesehatan ini mampu menyumbang kesejahteraan masyarakat dan para pekerja, banyak daripada perusahaan di Indonesia yang telah menerapkan program tanggung jawab sosial di bidang kesehatan dengan tujuan dan karakteristik yang berbeda-beda sesuai dengan kebutuhan Kesehatan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52473/ijir.v2i1.16","ISSN":"2746-1068","abstract":"Program Csr tersusun atas berbagai elemen kebutuhan masyarakat, yakni mulai ekonomi, sosial, lingkungan , pendidikan, kesehatan bahkan dalam bentuk fisik seperti bangunan dan sebagainnya. Program Csr yang berbasis pengembangan sumber daya manusia menjadi tahap unggulan yang sangat dibutuhkan masyarakat. Dalam merespons situasi yang chaos, masyrakat memilki beban dan dampak yang luar biasa semakin berat akibat merebaknya Pandemik virus Corona. Masyarakat sangat membutuhkan bantuan dalam bentuk kebutuhan bahan makanan pokok, peralatan medis dalam ranngka pencegahan seperti masker, hand sanitaizer, air bersih, bahan pencucui maupun alat penanganan seperti APD (alat pelindung diri) sampai ventilator. Atas situasi itu, korporasi mengubah berbagai program kemanusiaanya pada sektor kesehatan secara masif dan terencana, sistematis dan kompleksitas yang tinggi. Perusahaan sebagai agen sosial dalam konteks ini turut membantu meringankan beban sosial yang ditanggung masyarakat tidak hanya pada masyarakat lokal, namun meluaskan penerima kepada publik dengan bantuan berbagai relawan dan praktisi-sosial. Program Corporate sosial responsibility dalam bentuk bantuan sosial atau berbasis penegembangan masyarakat merupakan bentuk responsibility bagi setiap korporasi yang bergerak di industri yang sengaja mengurangi mutu kualiatas sumber daya manusia di daerah sekitar. Dengan berbagai upaya komitmen korporsi dalam menciptakan kondisi baru (new- normal) perlu dibutuhkan kesadaran dari masyarakat agar seluruh tenaga, waktu dan anggaran tidak terbuang sisa-sia hanya karena sikap tak acuh masyarakat yang seringkali melanggar protokol kesehatan dalam menjalankan aktivitas sehari-hari. Maka akhirnya komitmen, kerja keras, kesabaran serta kesatuan antara pemerintah selaku regulator, perusahaan selaku operator dan masyarakat sebagai pelaku atau subjek perubahan itu sendiri mejadi langkah yang harus dipandang potensial untuk mengakhiri segala penderitaan. Pada akhirnya progresivitas yang maksimal menjadi orientasi utuh dari adanya program kesehatan yang telah disusun dengan matang dan oenuh tanggung jawab denagan satu alasan yaitu kemanusiaan.","author":[{"dropping-particle":"","family":"Rachman","given":"Fadhli","non-dropping-particle":"","parse-names":false,"suffix":""}],"container-title":"International Journal of Innovation Review","id":"ITEM-1","issue":"1","issued":{"date-parts":[["2022"]]},"page":"51-60","title":"Transformasi Program CSR di bidang Kesehatan dalam Upaya Pencegahan dan Penanganan Pandemik Covid-19 di Era New-Normal","type":"article-journal","volume":"2"},"uris":["http://www.mendeley.com/documents/?uuid=8dd09c91-bdce-4f54-8777-285b76625cc0","http://www.mendeley.com/documents/?uuid=828e7c0e-c008-4935-b8aa-2ecdd8008a7f"]}],"mendeley":{"formattedCitation":"(Rachman, 2022)","plainTextFormattedCitation":"(Rachman, 2022)","previouslyFormattedCitation":"(Rachman, 2022)"},"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Rachman, 2022)</w:t>
      </w:r>
      <w:r w:rsidR="00FE2BBB">
        <w:rPr>
          <w:rFonts w:ascii="Times New Roman" w:hAnsi="Times New Roman" w:cs="Times New Roman"/>
          <w:sz w:val="24"/>
          <w:szCs w:val="24"/>
        </w:rPr>
        <w:fldChar w:fldCharType="end"/>
      </w:r>
      <w:r w:rsidRPr="00A84013">
        <w:rPr>
          <w:rFonts w:ascii="Times New Roman" w:hAnsi="Times New Roman" w:cs="Times New Roman"/>
          <w:sz w:val="24"/>
          <w:szCs w:val="24"/>
        </w:rPr>
        <w:t>. Masalah kesehatan masih menjadi problematika pada saat ini. Yang mana kesadaran akan pentingnya masih rendah. Tingkat kesehatan yang masih rendah khususnyan pada pemukiman kumuh. Pola perilaku di tengah lingkungan masyarakat yang tidak higenis ditambah sarana dan prasarana yang masih kurang memadai. Banyak permasalahan kesehatan timbul karena hal tersebut</w:t>
      </w:r>
      <w:r w:rsidR="00FE2BBB">
        <w:rPr>
          <w:rFonts w:ascii="Times New Roman" w:hAnsi="Times New Roman" w:cs="Times New Roman"/>
          <w:sz w:val="24"/>
          <w:szCs w:val="24"/>
        </w:rPr>
        <w:t xml:space="preserve">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Masalah kesehatan masyarakat sampai saat ini masih menjadi perhatian bagi pemerintah. Permasalahan kesehatan di Indonesia pada Tahun 2021 termasuk kedalam program nasional. Adapun keenam kegiatan prioritas tersebut diantaranya Jaminan Kesehatan Nasional (JKN), penurunan Angka Kematian Ibu (AKI) dan Angka Kematian Bayi (AKB), pencegahan stunting, peningkatan pengendalian penyakit baik menular maupun tidak menular serta penguatan health security untuk penanganan pandemi, penguatan Gerakan Masyarakat Hidup Sehat (GERMAS) serta peningkatan sistem kesehatan nasional Kesadaran masyarakat akan pentingnya kesehatan masih rendah. Kegiatan ini dilaksanakan pada tanggal 21 Desember 2021 dengan menggunakan Zoom dengan jumlah peserta 74 orang. Hasil dari kegiatan ini adalah menambah pengetahuan dan wawasan tentang permasalahan kesehatan serta pengendalian dan pencegahan penyakit yang terjadi pada Tahun 2021.","author":[{"dropping-particle":"","family":"Andika","given":"Fauziah","non-dropping-particle":"","parse-names":false,"suffix":""},{"dropping-particle":"","family":"Afriza","given":"Nur","non-dropping-particle":"","parse-names":false,"suffix":""},{"dropping-particle":"","family":"Husna","given":"Asmaul","non-dropping-particle":"","parse-names":false,"suffix":""},{"dropping-particle":"","family":"Rahmi","given":"Nuzulul","non-dropping-particle":"","parse-names":false,"suffix":""},{"dropping-particle":"","family":"Safitri","given":"Faradilla","non-dropping-particle":"","parse-names":false,"suffix":""}],"container-title":"Jurnal Pengabdian Masyarakat (Kesehatan)","id":"ITEM-1","issue":"1","issued":{"date-parts":[["2022"]]},"page":"39-44","title":"Edukasi Tentang Isu Permasalahan Kesehatan di Indonesia Bersama Calon Tenaga Kesehatan Masyarakat Provinsi Aceh","type":"article-journal","volume":"4"},"uris":["http://www.mendeley.com/documents/?uuid=f2863d70-9590-4ba4-ac06-a7e110ead639","http://www.mendeley.com/documents/?uuid=808bf60d-392c-4677-a9cc-e3164c16fee0"]}],"mendeley":{"formattedCitation":"(Andika et al., 2022)","manualFormatting":"(Andika 2022)","plainTextFormattedCitation":"(Andika et al., 2022)","previouslyFormattedCitation":"(Andika et al., 2022)"},"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Andika 2022)</w:t>
      </w:r>
      <w:r w:rsidR="00FE2BBB">
        <w:rPr>
          <w:rFonts w:ascii="Times New Roman" w:hAnsi="Times New Roman" w:cs="Times New Roman"/>
          <w:sz w:val="24"/>
          <w:szCs w:val="24"/>
        </w:rPr>
        <w:fldChar w:fldCharType="end"/>
      </w:r>
      <w:r w:rsidRPr="00A84013">
        <w:rPr>
          <w:rFonts w:ascii="Times New Roman" w:hAnsi="Times New Roman" w:cs="Times New Roman"/>
          <w:sz w:val="24"/>
          <w:szCs w:val="24"/>
        </w:rPr>
        <w:t xml:space="preserve">. </w:t>
      </w:r>
    </w:p>
    <w:p w14:paraId="1BCF2761" w14:textId="16E6E637"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Adanya masalah kesehatan yang berasal dari masalah sosial. Orang yang hidup dalam kemiskinan mungkin tidak memiliki akses ke makanan bergizi atau akses ke pelayanan kesehatan yang berkualitas. Ini menyebabkan berbagai masalah kesehatan seperti gangguan mental dam malnutrisi. Kurangnya gizi atau stunting pada tumbuh kembang anak akan sangat berpengaruh pada generasi muda mendatang. Stunting merupakan salah satu dari masalah kesehatan akibat dari gizi buruk anak. Kondisi tersebut disebabkan oleh kurangnya nutrisi pada ibu mengandung atau semasa anak bertumbuh</w:t>
      </w:r>
      <w:r w:rsidR="009263DB">
        <w:rPr>
          <w:rFonts w:ascii="Times New Roman" w:hAnsi="Times New Roman" w:cs="Times New Roman"/>
          <w:sz w:val="24"/>
          <w:szCs w:val="24"/>
        </w:rPr>
        <w:t xml:space="preserve">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uthor":[{"dropping-particle":"","family":"Editor medis siloam","given":"","non-dropping-particle":"","parse-names":false,"suffix":""}],"container-title":"siloamhospitals.com","id":"ITEM-1","issued":{"date-parts":[["2023"]]},"title":"informasi siloam","type":"webpage"},"uris":["http://www.mendeley.com/documents/?uuid=7ba9000d-3802-449b-bdcb-3f5f4ef17cb6","http://www.mendeley.com/documents/?uuid=c712699e-c5aa-4238-ba3e-90ef4bcbdd9e"]}],"mendeley":{"formattedCitation":"(Editor medis siloam, 2023)","manualFormatting":"(Siloam, 2023)","plainTextFormattedCitation":"(Editor medis siloam, 2023)","previouslyFormattedCitation":"(Editor medis siloam, 2023)"},"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w:t>
      </w:r>
      <w:r w:rsidR="00FE2BBB">
        <w:rPr>
          <w:rFonts w:ascii="Times New Roman" w:hAnsi="Times New Roman" w:cs="Times New Roman"/>
          <w:noProof/>
          <w:sz w:val="24"/>
          <w:szCs w:val="24"/>
        </w:rPr>
        <w:t>S</w:t>
      </w:r>
      <w:r w:rsidR="00FE2BBB" w:rsidRPr="00FE2BBB">
        <w:rPr>
          <w:rFonts w:ascii="Times New Roman" w:hAnsi="Times New Roman" w:cs="Times New Roman"/>
          <w:noProof/>
          <w:sz w:val="24"/>
          <w:szCs w:val="24"/>
        </w:rPr>
        <w:t>iloam, 2023)</w:t>
      </w:r>
      <w:r w:rsidR="00FE2BBB">
        <w:rPr>
          <w:rFonts w:ascii="Times New Roman" w:hAnsi="Times New Roman" w:cs="Times New Roman"/>
          <w:sz w:val="24"/>
          <w:szCs w:val="24"/>
        </w:rPr>
        <w:fldChar w:fldCharType="end"/>
      </w:r>
      <w:r w:rsidRPr="00A84013">
        <w:rPr>
          <w:rFonts w:ascii="Times New Roman" w:hAnsi="Times New Roman" w:cs="Times New Roman"/>
          <w:sz w:val="24"/>
          <w:szCs w:val="24"/>
        </w:rPr>
        <w:t xml:space="preserve">. Menurut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uthor":[{"dropping-particle":"","family":"Tarmizi","given":"dr. Siti Nadia","non-dropping-particle":"","parse-names":false,"suffix":""}],"container-title":"https://sehatnegeriku.kemkes.go.id/","id":"ITEM-1","issued":{"date-parts":[["2023"]]},"title":"blog sehat","type":"webpage"},"uris":["http://www.mendeley.com/documents/?uuid=1c58f1cf-1d3e-48a5-bdb4-940372701860","http://www.mendeley.com/documents/?uuid=c7d0e56f-c486-4d5d-8270-d3fb58b0a63f"]}],"mendeley":{"formattedCitation":"(Tarmizi, 2023)","plainTextFormattedCitation":"(Tarmizi, 2023)","previouslyFormattedCitation":"(Tarmizi, 2023)"},"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Tarmizi, 2023)</w:t>
      </w:r>
      <w:r w:rsidR="00FE2BBB">
        <w:rPr>
          <w:rFonts w:ascii="Times New Roman" w:hAnsi="Times New Roman" w:cs="Times New Roman"/>
          <w:sz w:val="24"/>
          <w:szCs w:val="24"/>
        </w:rPr>
        <w:fldChar w:fldCharType="end"/>
      </w:r>
      <w:r w:rsidR="00FE2BBB">
        <w:rPr>
          <w:rFonts w:ascii="Times New Roman" w:hAnsi="Times New Roman" w:cs="Times New Roman"/>
          <w:sz w:val="24"/>
          <w:szCs w:val="24"/>
        </w:rPr>
        <w:t xml:space="preserve"> </w:t>
      </w:r>
      <w:r w:rsidRPr="00A84013">
        <w:rPr>
          <w:rFonts w:ascii="Times New Roman" w:hAnsi="Times New Roman" w:cs="Times New Roman"/>
          <w:sz w:val="24"/>
          <w:szCs w:val="24"/>
        </w:rPr>
        <w:t>Stunting masih menjadi masalah kesehatan serius yang dihadapi Indonesia.</w:t>
      </w:r>
    </w:p>
    <w:p w14:paraId="0BE1900A" w14:textId="463D57F0"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Adanya program “Pertamina Retail Peduli Stunting” yang dilakukan oleh Pertamina Retail bukan hanya sekedar pemberian donasi melaikan adanya bentuk bantuan yang sifatnya berkelanjutan. Pada program “Pertamina Retail Peduli Stunting” Pertamina Retail memberikan paket penambahan gizi, pelayanan pemeriksaan kesehatan, Edukasi pengetahuan akan pentingnya gizi baik apa saja yang diperlukan serta pencegahan apa saja yang bisa masyarakat lakukan untuk mengurangi stunting pada anak. Dalam pelaksanaan program “Pertamina Retail Peduli Stunting” yang dilakukan oleh Pertamina Retail tentu saja tak terlepas dari peran serta stakeholder itu sendiri. Program “Pertamina Retail Peduli Stunting” ini sendiri dapat terlaksana karena adanya bantuan dari Posyandu setempat yang terorganisir dengan baik serta adanya dukungan dari pemerintah setempat yang turut hadir dalam pelaksanaan Program “Pertamina Retail Peduli Stunting”. Program ini telah dilaksanakan di tiga titik wilayah sekitar operasi, yaitu SPBU COCO Serang Banten pada tanggal 26 mei 2022, SPBU COCO Sukabumi pada tanggal 28 maret 2022 dan SPBU COCO Cirebon pada 3 agustus 2022. </w:t>
      </w:r>
    </w:p>
    <w:p w14:paraId="577D4C19" w14:textId="319101EB"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Dengan merespon permasalasahan kesehatan Gizi yang ada di sekitar wilayah operasi SPBU COCO di Jawa Barat divisi </w:t>
      </w:r>
      <w:r w:rsidRPr="00961C43">
        <w:rPr>
          <w:rFonts w:ascii="Times New Roman" w:hAnsi="Times New Roman" w:cs="Times New Roman"/>
          <w:i/>
          <w:iCs/>
          <w:sz w:val="24"/>
          <w:szCs w:val="24"/>
        </w:rPr>
        <w:t xml:space="preserve">Corporate Social Responsibility and Corporate Communication </w:t>
      </w:r>
      <w:r w:rsidRPr="00A84013">
        <w:rPr>
          <w:rFonts w:ascii="Times New Roman" w:hAnsi="Times New Roman" w:cs="Times New Roman"/>
          <w:sz w:val="24"/>
          <w:szCs w:val="24"/>
        </w:rPr>
        <w:t xml:space="preserve">terjun langsung ke lapangan memastikan apakah kekurangan gizi atau stunting itu terjadi di sekitar wilayah unit bisnis Pertamina Retail benar adanya. Setelah mendapatkan </w:t>
      </w:r>
      <w:r w:rsidRPr="00A84013">
        <w:rPr>
          <w:rFonts w:ascii="Times New Roman" w:hAnsi="Times New Roman" w:cs="Times New Roman"/>
          <w:sz w:val="24"/>
          <w:szCs w:val="24"/>
        </w:rPr>
        <w:lastRenderedPageBreak/>
        <w:t xml:space="preserve">data dan terjun kelapangan mulailah tim dari divisi </w:t>
      </w:r>
      <w:r w:rsidRPr="00961C43">
        <w:rPr>
          <w:rFonts w:ascii="Times New Roman" w:hAnsi="Times New Roman" w:cs="Times New Roman"/>
          <w:i/>
          <w:iCs/>
          <w:sz w:val="24"/>
          <w:szCs w:val="24"/>
        </w:rPr>
        <w:t>Corporate Communication</w:t>
      </w:r>
      <w:r w:rsidRPr="00A84013">
        <w:rPr>
          <w:rFonts w:ascii="Times New Roman" w:hAnsi="Times New Roman" w:cs="Times New Roman"/>
          <w:sz w:val="24"/>
          <w:szCs w:val="24"/>
        </w:rPr>
        <w:t xml:space="preserve"> </w:t>
      </w:r>
      <w:r w:rsidR="009263DB">
        <w:rPr>
          <w:rFonts w:ascii="Times New Roman" w:hAnsi="Times New Roman" w:cs="Times New Roman"/>
          <w:sz w:val="24"/>
          <w:szCs w:val="24"/>
        </w:rPr>
        <w:t xml:space="preserve">bersama stakeholder </w:t>
      </w:r>
      <w:r w:rsidRPr="00A84013">
        <w:rPr>
          <w:rFonts w:ascii="Times New Roman" w:hAnsi="Times New Roman" w:cs="Times New Roman"/>
          <w:sz w:val="24"/>
          <w:szCs w:val="24"/>
        </w:rPr>
        <w:t>melaksankan kegiatan</w:t>
      </w:r>
      <w:r w:rsidR="00961C43">
        <w:rPr>
          <w:rFonts w:ascii="Times New Roman" w:hAnsi="Times New Roman" w:cs="Times New Roman"/>
          <w:sz w:val="24"/>
          <w:szCs w:val="24"/>
        </w:rPr>
        <w:t xml:space="preserve"> p</w:t>
      </w:r>
      <w:r w:rsidRPr="00A84013">
        <w:rPr>
          <w:rFonts w:ascii="Times New Roman" w:hAnsi="Times New Roman" w:cs="Times New Roman"/>
          <w:sz w:val="24"/>
          <w:szCs w:val="24"/>
        </w:rPr>
        <w:t xml:space="preserve">rogram “Pertamina Retail Peduli Stunting” mulai dari Survey lokasi acara, persiapan tempat, persiapan alat-alat, menyiapkan konsumsi, menyiapkan segala kebutuhan yang perlu disiapkan demi memenuhi keberhasilan dari </w:t>
      </w:r>
      <w:r w:rsidR="00961C43">
        <w:rPr>
          <w:rFonts w:ascii="Times New Roman" w:hAnsi="Times New Roman" w:cs="Times New Roman"/>
          <w:sz w:val="24"/>
          <w:szCs w:val="24"/>
        </w:rPr>
        <w:t>p</w:t>
      </w:r>
      <w:r w:rsidRPr="00A84013">
        <w:rPr>
          <w:rFonts w:ascii="Times New Roman" w:hAnsi="Times New Roman" w:cs="Times New Roman"/>
          <w:sz w:val="24"/>
          <w:szCs w:val="24"/>
        </w:rPr>
        <w:t xml:space="preserve">rogram “Pertamina Retail Peduli Stunting”. </w:t>
      </w:r>
    </w:p>
    <w:p w14:paraId="51886243" w14:textId="1643FC31"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Keterlibatan pemangku kepentingan atau </w:t>
      </w:r>
      <w:r w:rsidRPr="00961C43">
        <w:rPr>
          <w:rFonts w:ascii="Times New Roman" w:hAnsi="Times New Roman" w:cs="Times New Roman"/>
          <w:i/>
          <w:iCs/>
          <w:sz w:val="24"/>
          <w:szCs w:val="24"/>
        </w:rPr>
        <w:t>stakeholder</w:t>
      </w:r>
      <w:r w:rsidRPr="00A84013">
        <w:rPr>
          <w:rFonts w:ascii="Times New Roman" w:hAnsi="Times New Roman" w:cs="Times New Roman"/>
          <w:sz w:val="24"/>
          <w:szCs w:val="24"/>
        </w:rPr>
        <w:t xml:space="preserve"> dalam implementasi program “Pertamina Retail Peduli Stunting” ini sejalan dengan tujuan Pertamina Retail dalam membangun hubungan baik bersama komunitas setempat. Seperti yang didapatkan peneliti dalam temuan awal penelitian dimana, pelaksanan program tanggung jawab sosial dan lingkungan yang dilakukan Pertamina Retail khususnya program “Pertamina Retail Peduli Stunting” melibatkan </w:t>
      </w:r>
      <w:r w:rsidRPr="00961C43">
        <w:rPr>
          <w:rFonts w:ascii="Times New Roman" w:hAnsi="Times New Roman" w:cs="Times New Roman"/>
          <w:i/>
          <w:iCs/>
          <w:sz w:val="24"/>
          <w:szCs w:val="24"/>
        </w:rPr>
        <w:t>stakeholder</w:t>
      </w:r>
      <w:r w:rsidR="00961C43">
        <w:rPr>
          <w:rFonts w:ascii="Times New Roman" w:hAnsi="Times New Roman" w:cs="Times New Roman"/>
          <w:i/>
          <w:iCs/>
          <w:sz w:val="24"/>
          <w:szCs w:val="24"/>
        </w:rPr>
        <w:t xml:space="preserve"> </w:t>
      </w:r>
      <w:r w:rsidRPr="00A84013">
        <w:rPr>
          <w:rFonts w:ascii="Times New Roman" w:hAnsi="Times New Roman" w:cs="Times New Roman"/>
          <w:sz w:val="24"/>
          <w:szCs w:val="24"/>
        </w:rPr>
        <w:t xml:space="preserve">nya. hal tersebut sejalan dengan Teori </w:t>
      </w:r>
      <w:r w:rsidRPr="00961C43">
        <w:rPr>
          <w:rFonts w:ascii="Times New Roman" w:hAnsi="Times New Roman" w:cs="Times New Roman"/>
          <w:i/>
          <w:iCs/>
          <w:sz w:val="24"/>
          <w:szCs w:val="24"/>
        </w:rPr>
        <w:t>Stakeholder</w:t>
      </w:r>
      <w:r w:rsidR="00961C43">
        <w:rPr>
          <w:rFonts w:ascii="Times New Roman" w:hAnsi="Times New Roman" w:cs="Times New Roman"/>
          <w:sz w:val="24"/>
          <w:szCs w:val="24"/>
        </w:rPr>
        <w:t xml:space="preserve"> </w:t>
      </w:r>
      <w:r w:rsidRPr="00A84013">
        <w:rPr>
          <w:rFonts w:ascii="Times New Roman" w:hAnsi="Times New Roman" w:cs="Times New Roman"/>
          <w:sz w:val="24"/>
          <w:szCs w:val="24"/>
        </w:rPr>
        <w:t>dimana setiap pemangku kepentingan dapat menentukan kinerja sebuah perusahaan, termasuk kinerja perusahaan dalam bidang sosial institusi dianggap sebagai etintas yang memiliki kemampuan terbaik dalam mengawasi dan mengelola investasinya, baik dari segi pegetahuan system informasi maupun sumber daya yang dimilikinya</w:t>
      </w:r>
      <w:r w:rsidR="00FE2BBB">
        <w:rPr>
          <w:rFonts w:ascii="Times New Roman" w:hAnsi="Times New Roman" w:cs="Times New Roman"/>
          <w:sz w:val="24"/>
          <w:szCs w:val="24"/>
        </w:rPr>
        <w:t xml:space="preserve">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1007/978-3-319-97649-5_2","ISSN":"21967083","abstract":"The second chapter deals with the concept of CSR, pointing out its contents and reference models. Initially the principle of sustainable development is examined, outlining an evolutionary picture of the initiatives undertaken in this regard, in particular by the United Nations. This principle has important implications, not only at the macroeconomic level, but also at the microeconomic level, i.e. the management of the single organization. Starting from the consideration of these last implications the concept of CSR is introduced. In this regard, we will see how the interpretation of this concept has changed over time in parallel with the evolution of studies, theoretical models and companies’ behaviors. Arriving at the present day, fundamental points of reference consist of several standards published by authoritative public institutions and private organizations whose contents are illustrated in the next part of the chapter. In particular, the following standards are examined: UN Global Compact, OECD Guidelines for multinational companies, ILO Tripartite declaration of principles concerning multinational enterprises and social policy and ISO 26000 Guidance on Social Responsibility. To complete the discussion, the evolution of the EU Strategy on CSR is shown: from the publication of the “Green Paper” in July 2001 to our present day.","author":[{"dropping-particle":"","family":"Valeri","given":"Massimo","non-dropping-particle":"","parse-names":false,"suffix":""}],"container-title":"CSR, Sustainability, Ethics and Governance","id":"ITEM-1","issued":{"date-parts":[["2019"]]},"page":"9-62","title":"Sustainable Development and Corporate Social Responsibility","type":"article-journal"},"uris":["http://www.mendeley.com/documents/?uuid=8fac7f57-658c-40a3-8f74-8f326e963a79","http://www.mendeley.com/documents/?uuid=f4cd318c-8776-40ea-ac8f-62bc92c15191"]}],"mendeley":{"formattedCitation":"(Valeri, 2019)","plainTextFormattedCitation":"(Valeri, 2019)","previouslyFormattedCitation":"(Valeri, 2019)"},"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Valeri, 2019)</w:t>
      </w:r>
      <w:r w:rsidR="00FE2BBB">
        <w:rPr>
          <w:rFonts w:ascii="Times New Roman" w:hAnsi="Times New Roman" w:cs="Times New Roman"/>
          <w:sz w:val="24"/>
          <w:szCs w:val="24"/>
        </w:rPr>
        <w:fldChar w:fldCharType="end"/>
      </w:r>
      <w:r w:rsidR="00FE2BBB">
        <w:rPr>
          <w:rFonts w:ascii="Times New Roman" w:hAnsi="Times New Roman" w:cs="Times New Roman"/>
          <w:sz w:val="24"/>
          <w:szCs w:val="24"/>
        </w:rPr>
        <w:t>.</w:t>
      </w:r>
    </w:p>
    <w:p w14:paraId="2BA87101" w14:textId="2EE70B9A" w:rsid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Dalam keterlibatan program “Pertamina Retail Peduli Stunting” diperlukannya aktifitas komunikasi yang dibangun dalam komunikasi </w:t>
      </w:r>
      <w:r w:rsidRPr="00961C43">
        <w:rPr>
          <w:rFonts w:ascii="Times New Roman" w:hAnsi="Times New Roman" w:cs="Times New Roman"/>
          <w:i/>
          <w:iCs/>
          <w:sz w:val="24"/>
          <w:szCs w:val="24"/>
        </w:rPr>
        <w:t>Corporate Social Resposibility</w:t>
      </w:r>
      <w:r w:rsidRPr="00A84013">
        <w:rPr>
          <w:rFonts w:ascii="Times New Roman" w:hAnsi="Times New Roman" w:cs="Times New Roman"/>
          <w:sz w:val="24"/>
          <w:szCs w:val="24"/>
        </w:rPr>
        <w:t xml:space="preserve"> dimana hal ini berkaitan dengan teori yang digunakan yaitu teori tindakan komunikatif, yang dikumkakan Jurgen Habermas dimana Habermas mengklaim bahwa aktivitas utama seseorang adalah aktivitas komunikatif, atau interaksi. Tujuan komunikasi adalah saling pengertian. Habermas membedakan dua kegiatan, yaitu karena tujuan dan makna kegiatan itu. Kegiatan untuk mencapai tujuan dibagi menjadi strategis (berorientasi pada manusia) dan instrumental (berorientasi pada alam). Pencarian pemahaman adalah unik dalam komunikasi manusia. Untuk dipahami, kegiatan ini tidak monologis, melainkan dialogis. Menurut Habermas, peserta komunikasi ingin membuat lawan bicaranya mengerti apa yang mereka pikirkan. Kajian hermeneutik didasarkan pada pemahaman yang bermakna dan bersumber dari kebutuhan manusia untuk melakukan komunikasi yang bermakna.</w:t>
      </w:r>
    </w:p>
    <w:p w14:paraId="096DBD72" w14:textId="77CC4FC5" w:rsidR="00CD3823" w:rsidRDefault="00CB2025" w:rsidP="00A50C7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sejenis dilakukan oleh </w:t>
      </w:r>
      <w:r w:rsidR="00CD3823">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Toba Lake is one of tourism destination aim in North Sumatera Province. The research to know carrying capacity region Paris Beach tourism, conformity of environment as tourism and tourists perception to Paris Beach potention as one of tourism destination and alternative strategy for development tourism region. This research has been carried out in the Paris Beach Village of Tigaras, District of Dolok Pardamean, Regency of Simalungun on February 2017 by analyzing parameter of water quality as such water themperature, water brightness, current speed, pH, DO, BOD, and Total Coliform. The results are showed all parameters meet the water quality standards on PP No. 82 Tahun 2001. Paris Beach is classified very approviate as tourism region with tourism index 83. 33%. The alternative strategy to develope the tourisme is y conducting a good promotion to expose resources and potention of Paris Beach, region government and central government realization gevern plan of Danau Toba Toursm.","author":[{"dropping-particle":"","family":"Simanjuntak","given":"Putri Y R","non-dropping-particle":"","parse-names":false,"suffix":""},{"dropping-particle":"","family":"Patana","given":"Pindi","non-dropping-particle":"","parse-names":false,"suffix":""},{"dropping-particle":"","family":"Siregar","given":"Tajuddin","non-dropping-particle":"","parse-names":false,"suffix":""},{"dropping-particle":"","family":"Program","given":"Mahasiswa","non-dropping-particle":"","parse-names":false,"suffix":""},{"dropping-particle":"","family":"Manajemen","given":"Studi","non-dropping-particle":"","parse-names":false,"suffix":""},{"dropping-particle":"","family":"Perairan","given":"Sumberdaya","non-dropping-particle":"","parse-names":false,"suffix":""},{"dropping-particle":"","family":"Pertanian","given":"Fakultas","non-dropping-particle":"","parse-names":false,"suffix":""},{"dropping-particle":"","family":"Utara","given":"Sumatera","non-dropping-particle":"","parse-names":false,"suffix":""},{"dropping-particle":"","family":"Studi","given":"Program","non-dropping-particle":"","parse-names":false,"suffix":""},{"dropping-particle":"","family":"Sumberdaya","given":"Manajemen","non-dropping-particle":"","parse-names":false,"suffix":""},{"dropping-particle":"","family":"Pertanian","given":"Fakultas","non-dropping-particle":"","parse-names":false,"suffix":""},{"dropping-particle":"","family":"Utara","given":"Universitas Sumatera","non-dropping-particle":"","parse-names":false,"suffix":""},{"dropping-particle":"","family":"Studi","given":"Program","non-dropping-particle":"","parse-names":false,"suffix":""},{"dropping-particle":"","family":"Sumberdaya","given":"Manajemen","non-dropping-particle":"","parse-names":false,"suffix":""},{"dropping-particle":"","family":"Pertanian","given":"Fakultas","non-dropping-particle":"","parse-names":false,"suffix":""},{"dropping-particle":"","family":"Utara","given":"Universitas Sumatera","non-dropping-particle":"","parse-names":false,"suffix":""}],"id":"ITEM-1","issued":{"date-parts":[["0"]]},"title":"KABUPATEN SIMALUNGUN SUMATERA UTARA ( Analysis Potential Ecotourism Toba Lake in Paris Beach , Simalungun district , North Sumatera )","type":"article-journal"},"uris":["http://www.mendeley.com/documents/?uuid=08883eba-50ba-4b3c-9402-116f38af2dc4"]}],"mendeley":{"formattedCitation":"(Simanjuntak et al., n.d.)","manualFormatting":"((Putri et al., 2023)","plainTextFormattedCitation":"(Simanjuntak et al., n.d.)","previouslyFormattedCitation":"(Simanjuntak et al., n.d.)"},"properties":{"noteIndex":0},"schema":"https://github.com/citation-style-language/schema/raw/master/csl-citation.json"}</w:instrText>
      </w:r>
      <w:r w:rsidR="00CD3823">
        <w:rPr>
          <w:rFonts w:ascii="Times New Roman" w:hAnsi="Times New Roman" w:cs="Times New Roman"/>
          <w:sz w:val="24"/>
          <w:szCs w:val="24"/>
        </w:rPr>
        <w:fldChar w:fldCharType="separate"/>
      </w:r>
      <w:r w:rsidR="00CD3823" w:rsidRPr="00CD3823">
        <w:rPr>
          <w:rFonts w:ascii="Times New Roman" w:hAnsi="Times New Roman" w:cs="Times New Roman"/>
          <w:noProof/>
          <w:sz w:val="24"/>
          <w:szCs w:val="24"/>
        </w:rPr>
        <w:t>(</w:t>
      </w:r>
      <w:r w:rsidR="00CD3823">
        <w:rPr>
          <w:rFonts w:ascii="Times New Roman" w:hAnsi="Times New Roman" w:cs="Times New Roman"/>
          <w:noProof/>
          <w:sz w:val="24"/>
          <w:szCs w:val="24"/>
        </w:rPr>
        <w:fldChar w:fldCharType="begin" w:fldLock="1"/>
      </w:r>
      <w:r w:rsidR="00CD3823">
        <w:rPr>
          <w:rFonts w:ascii="Times New Roman" w:hAnsi="Times New Roman" w:cs="Times New Roman"/>
          <w:noProof/>
          <w:sz w:val="24"/>
          <w:szCs w:val="24"/>
        </w:rPr>
        <w:instrText>ADDIN CSL_CITATION {"citationItems":[{"id":"ITEM-1","itemData":{"DOI":"10.32509/cyberpr.v23i1.3185","abstract":"Kesuksesan perusahaan tidak hanya dinilai dari keuntungan yang didapatkan, perannya dalam pembangunan lingkungan dan menyejahterakan masyarakat juga dinilai penting, salah satunya melalui kegiatan CSR. Kegiatan CSR akan menimbulkan kesan positif terhadap perusahaan yang akan berdampak pada reputasi baik perusahaan. Peneliti ingin mengetahui bagaimana implementasi kegiatan CSR Metro TV dalam mempertahankan reputasi perusahaannya, lalu apa faktor penghambat dan pendukung yang dihadapi dalam implementasi kegiatan CSR di Metro TV. Tujuan dari penelitian ini yaitu untuk mengetahui implementasi CSR di Metro TV dalam mempertahankan reputasi perusahaannya dan juga untuk mengetahui hambatan yang dihadapi dalam implementasi kegiatan CSR di Metro TV. Metode yang digunakan dalam penelitian ini adalah metode studi kasus dengan pendekatan kualitatif. Didukung oleh konsep 9 Steps of Public Relations dan Triple Bottom Line dalam pembedahan kegiatan CSR yang diteliti. Hasil penelitian ini menunjukkan bahwa kegiatan CSR Metro TV bersifat proaktif, penyusunan kegiatan CSR meliputi kegiatan riset, perencanaan, pelaksanaan dan evaluasi, Metro TV lebih sering meliputi fokus masalah people atau masyarakat melalui pilar pendidikan dan juga kesehatan. Dan juga untuk hambatan dinilai sebagai tantangan terbagi menjadi faktor internal dan eksternal, begitu pula dengan pendukung.","author":[{"dropping-particle":"","family":"Putri","given":"Alifia Radita","non-dropping-particle":"","parse-names":false,"suffix":""},{"dropping-particle":"","family":"Yuwarti","given":"Harti","non-dropping-particle":"","parse-names":false,"suffix":""},{"dropping-particle":"","family":"Prihatiningsih","given":"Nunuk","non-dropping-particle":"","parse-names":false,"suffix":""}],"container-title":"Jurnal Cyber PR","id":"ITEM-1","issue":"1","issued":{"date-parts":[["2023"]]},"page":"13-25","title":"Implementasi Kegiatan CSR Metro TV Dalam Mempertahankan Reputasi","type":"article-journal","volume":"23"},"uris":["http://www.mendeley.com/documents/?uuid=f64b5dec-3b6c-4e0e-b415-b76b866861cc"]}],"mendeley":{"formattedCitation":"(Putri et al., 2023)","plainTextFormattedCitation":"(Putri et al., 2023)","previouslyFormattedCitation":"(Putri et al., 2023)"},"properties":{"noteIndex":0},"schema":"https://github.com/citation-style-language/schema/raw/master/csl-citation.json"}</w:instrText>
      </w:r>
      <w:r w:rsidR="00CD3823">
        <w:rPr>
          <w:rFonts w:ascii="Times New Roman" w:hAnsi="Times New Roman" w:cs="Times New Roman"/>
          <w:noProof/>
          <w:sz w:val="24"/>
          <w:szCs w:val="24"/>
        </w:rPr>
        <w:fldChar w:fldCharType="separate"/>
      </w:r>
      <w:r w:rsidR="00CD3823" w:rsidRPr="00CD3823">
        <w:rPr>
          <w:rFonts w:ascii="Times New Roman" w:hAnsi="Times New Roman" w:cs="Times New Roman"/>
          <w:noProof/>
          <w:sz w:val="24"/>
          <w:szCs w:val="24"/>
        </w:rPr>
        <w:t>(Putri et al., 2023)</w:t>
      </w:r>
      <w:r w:rsidR="00CD3823">
        <w:rPr>
          <w:rFonts w:ascii="Times New Roman" w:hAnsi="Times New Roman" w:cs="Times New Roman"/>
          <w:noProof/>
          <w:sz w:val="24"/>
          <w:szCs w:val="24"/>
        </w:rPr>
        <w:fldChar w:fldCharType="end"/>
      </w:r>
      <w:r w:rsidR="00CD3823">
        <w:rPr>
          <w:rFonts w:ascii="Times New Roman" w:hAnsi="Times New Roman" w:cs="Times New Roman"/>
          <w:sz w:val="24"/>
          <w:szCs w:val="24"/>
        </w:rPr>
        <w:fldChar w:fldCharType="end"/>
      </w:r>
      <w:r w:rsidR="00CD3823">
        <w:rPr>
          <w:rFonts w:ascii="Times New Roman" w:hAnsi="Times New Roman" w:cs="Times New Roman"/>
          <w:sz w:val="24"/>
          <w:szCs w:val="24"/>
        </w:rPr>
        <w:t xml:space="preserve"> yang berjudul </w:t>
      </w:r>
      <w:r w:rsidR="00CD3823" w:rsidRPr="00CD3823">
        <w:rPr>
          <w:rFonts w:ascii="Times New Roman" w:hAnsi="Times New Roman" w:cs="Times New Roman"/>
          <w:sz w:val="24"/>
          <w:szCs w:val="24"/>
        </w:rPr>
        <w:t>Implementasi Kegiatan CSR Metro TV Dalam Mempertahankan Reputasi</w:t>
      </w:r>
      <w:r w:rsidR="00CD3823">
        <w:rPr>
          <w:rFonts w:ascii="Times New Roman" w:hAnsi="Times New Roman" w:cs="Times New Roman"/>
          <w:sz w:val="24"/>
          <w:szCs w:val="24"/>
        </w:rPr>
        <w:t>. Dalam penelitian disampaikan k</w:t>
      </w:r>
      <w:r w:rsidR="00CD3823" w:rsidRPr="00CD3823">
        <w:rPr>
          <w:rFonts w:ascii="Times New Roman" w:hAnsi="Times New Roman" w:cs="Times New Roman"/>
          <w:sz w:val="24"/>
          <w:szCs w:val="24"/>
        </w:rPr>
        <w:t xml:space="preserve">esuksesan perusahaan tidak hanya dinilai dari keuntungan yang didapatkan, perannya dalam pembangunan lingkungan dan menyejahterakan masyarakat juga dinilai penting, salah satunya melalui kegiatan CSR. Kegiatan CSR akan menimbulkan kesan positif terhadap perusahaan yang akan berdampak pada reputasi baik perusahaan. </w:t>
      </w:r>
    </w:p>
    <w:p w14:paraId="5242E864" w14:textId="77777777" w:rsidR="00CD3823" w:rsidRDefault="00CD3823" w:rsidP="00A50C7E">
      <w:pPr>
        <w:spacing w:after="0" w:line="240" w:lineRule="auto"/>
        <w:ind w:firstLine="720"/>
        <w:jc w:val="both"/>
        <w:rPr>
          <w:rFonts w:ascii="Times New Roman" w:hAnsi="Times New Roman" w:cs="Times New Roman"/>
          <w:sz w:val="24"/>
          <w:szCs w:val="24"/>
        </w:rPr>
      </w:pPr>
      <w:r w:rsidRPr="00CD3823">
        <w:rPr>
          <w:rFonts w:ascii="Times New Roman" w:hAnsi="Times New Roman" w:cs="Times New Roman"/>
          <w:sz w:val="24"/>
          <w:szCs w:val="24"/>
        </w:rPr>
        <w:t xml:space="preserve">Peneliti ingin mengetahui bagaimana implementasi kegiatan CSR Metro TV dalam mempertahankan reputasi perusahaannya, lalu apa faktor penghambat dan pendukung yang dihadapi dalam implementasi kegiatan CSR di Metro TV. Tujuan dari penelitian ini yaitu untuk mengetahui implementasi CSR di Metro TV dalam mempertahankan reputasi perusahaannya dan juga untuk mengetahui hambatan yang dihadapi dalam implementasi kegiatan CSR di Metro TV. Metode yang digunakan dalam penelitian ini adalah metode studi kasus dengan pendekatan kualitatif. Didukung oleh konsep 9 Steps of Public Relations dan Triple Bottom Line dalam pembedahan kegiatan CSR yang diteliti. </w:t>
      </w:r>
    </w:p>
    <w:p w14:paraId="5DF0F07D" w14:textId="52098512" w:rsidR="00CB2025" w:rsidRDefault="00CD3823" w:rsidP="00A50C7E">
      <w:pPr>
        <w:spacing w:after="0" w:line="240" w:lineRule="auto"/>
        <w:ind w:firstLine="720"/>
        <w:jc w:val="both"/>
        <w:rPr>
          <w:rFonts w:ascii="Times New Roman" w:hAnsi="Times New Roman" w:cs="Times New Roman"/>
          <w:sz w:val="24"/>
          <w:szCs w:val="24"/>
        </w:rPr>
      </w:pPr>
      <w:r w:rsidRPr="00CD3823">
        <w:rPr>
          <w:rFonts w:ascii="Times New Roman" w:hAnsi="Times New Roman" w:cs="Times New Roman"/>
          <w:sz w:val="24"/>
          <w:szCs w:val="24"/>
        </w:rPr>
        <w:t>Hasil penelitian ini menunjukkan bahwa kegiatan CSR Metro TV bersifat proaktif, penyusunan kegiatan CSR meliputi kegiatan riset, perencanaan, pelaksanaan dan evaluasi, Metro TV lebih sering meliputi fokus masalah people atau masyarakat melalui pilar pendidikan dan juga kesehatan. Dan juga untuk hambatan dinilai sebagai tantangan terbagi menjadi faktor internal dan eksternal, begitu pula dengan pendukung.</w:t>
      </w:r>
    </w:p>
    <w:p w14:paraId="5EDA52D8" w14:textId="77777777" w:rsidR="00CD3823" w:rsidRDefault="00CD3823" w:rsidP="00A50C7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kedua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15/jik.v16i3.3206","ISSN":"1693-3028","abstract":"Corporate Social Responsibility (CSR ) telah menjadi bagian yang integral dalam industri bisnis saat ini. Paradigma CSR pun telah berubah, perusahaan harus berusaha mengimplementasikan CSR dengan pendekatan Sustainable Development Goals (SDG’s)“ pada visi businessnya. Prinsip yang dikandung dalam Sustainaible Development pada intinya adalah perusahaan tidak hanya memperhatikan keuntungan perusahaan semata dengan cara menjaga reputasi, corporate image atau meningkatkan market share namun juga harus mengembangkan proses pembangunan tanpa mengorbankan pemenuhan kebutuhan generasi yang akan datang. Oleh karena itu SDG’s melibatkan 3 pilar atau yang dikenal dengan “Triple Bottom Line “ yakni pertama meminimalisir kerushakan lingkungan; Kedua , memberikan manfaat kepada masyarakat dimana organisasi berada; Ketiga, memberikan “economic value” bagi perushaan. Untuk menjalankan prinsip program CSR dengan prinsip SDG’s ini memerlukan partisipasi dari perusahaan maupun masyarakat , maka untuk membantu mengatasi solusi ini diperlukan pendekatan komunikasi partisipatif dalam pelaksanaan program CSR. Makalah ini mengindikasikan bahwa untuk mendorong perubahan perilaku kebiasaan masyarakat sehari-hari atau meningkatkan kesadaran masyarakat tidak cukup hanya melalui pengembangan komunikasi partisipatif , namun diperlukan pula program yang berkesinambungan dengan melakukan mentoring dan berbagi pengetahuan untuk memperkuat sikap dan perilaku terhadap kesehatan dan gizi serta kebersihan.","author":[{"dropping-particle":"","family":"Natakoesoemah","given":"Susilowati","non-dropping-particle":"","parse-names":false,"suffix":""}],"container-title":"Jurnal Ilmu Komunikasi","id":"ITEM-1","issue":"3","issued":{"date-parts":[["2020"]]},"page":"247","title":"Pendekatan Komunikasi Partisipatif sebagai Model Pelaksanaan Program Corporate Social Responsibility (CSR ) JAPFA4Kids","type":"article-journal","volume":"16"},"uris":["http://www.mendeley.com/documents/?uuid=3e8aa04e-c627-4a81-a053-7602d5d37487"]}],"mendeley":{"formattedCitation":"(Natakoesoemah, 2020)","plainTextFormattedCitation":"(Natakoesoemah, 2020)"},"properties":{"noteIndex":0},"schema":"https://github.com/citation-style-language/schema/raw/master/csl-citation.json"}</w:instrText>
      </w:r>
      <w:r>
        <w:rPr>
          <w:rFonts w:ascii="Times New Roman" w:hAnsi="Times New Roman" w:cs="Times New Roman"/>
          <w:sz w:val="24"/>
          <w:szCs w:val="24"/>
        </w:rPr>
        <w:fldChar w:fldCharType="separate"/>
      </w:r>
      <w:r w:rsidRPr="00CD3823">
        <w:rPr>
          <w:rFonts w:ascii="Times New Roman" w:hAnsi="Times New Roman" w:cs="Times New Roman"/>
          <w:noProof/>
          <w:sz w:val="24"/>
          <w:szCs w:val="24"/>
        </w:rPr>
        <w:t>(Natakoesoemah,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CD3823">
        <w:rPr>
          <w:rFonts w:ascii="Times New Roman" w:hAnsi="Times New Roman" w:cs="Times New Roman"/>
          <w:sz w:val="24"/>
          <w:szCs w:val="24"/>
        </w:rPr>
        <w:t>Pendekatan Komunikasi Partisipatif sebagai Model Pelaksanaan Program Corporate Social Responsibility (CSR ) JAPFA4Kids</w:t>
      </w:r>
      <w:r>
        <w:rPr>
          <w:rFonts w:ascii="Times New Roman" w:hAnsi="Times New Roman" w:cs="Times New Roman"/>
          <w:sz w:val="24"/>
          <w:szCs w:val="24"/>
        </w:rPr>
        <w:t xml:space="preserve">. Peneliti menjelaskan </w:t>
      </w:r>
      <w:r w:rsidRPr="00CD3823">
        <w:rPr>
          <w:rFonts w:ascii="Times New Roman" w:hAnsi="Times New Roman" w:cs="Times New Roman"/>
          <w:sz w:val="24"/>
          <w:szCs w:val="24"/>
        </w:rPr>
        <w:t xml:space="preserve">bagian yang integral dalam industri bisnis saat ini. Paradigma CSR pun telah berubah, perusahaan harus berusaha mengimplementasikan CSR </w:t>
      </w:r>
      <w:r w:rsidRPr="00CD3823">
        <w:rPr>
          <w:rFonts w:ascii="Times New Roman" w:hAnsi="Times New Roman" w:cs="Times New Roman"/>
          <w:sz w:val="24"/>
          <w:szCs w:val="24"/>
        </w:rPr>
        <w:lastRenderedPageBreak/>
        <w:t xml:space="preserve">dengan pendekatan Sustainable Development Goals (SDG’s)“ pada visi businessnya. Prinsip yang dikandung dalam Sustainaible Development pada intinya adalah perusahaan tidak hanya memperhatikan keuntungan perusahaan semata dengan cara menjaga reputasi, corporate image atau meningkatkan market share namun juga harus mengembangkan proses pembangunan tanpa mengorbankan pemenuhan kebutuhan generasi yang akan datang. </w:t>
      </w:r>
    </w:p>
    <w:p w14:paraId="251A2B02" w14:textId="77777777" w:rsidR="00CD3823" w:rsidRDefault="00CD3823" w:rsidP="00A50C7E">
      <w:pPr>
        <w:spacing w:after="0" w:line="240" w:lineRule="auto"/>
        <w:ind w:firstLine="720"/>
        <w:jc w:val="both"/>
        <w:rPr>
          <w:rFonts w:ascii="Times New Roman" w:hAnsi="Times New Roman" w:cs="Times New Roman"/>
          <w:sz w:val="24"/>
          <w:szCs w:val="24"/>
        </w:rPr>
      </w:pPr>
      <w:r w:rsidRPr="00CD3823">
        <w:rPr>
          <w:rFonts w:ascii="Times New Roman" w:hAnsi="Times New Roman" w:cs="Times New Roman"/>
          <w:sz w:val="24"/>
          <w:szCs w:val="24"/>
        </w:rPr>
        <w:t>Oleh karena itu SDG’s melibatkan 3 pilar atau yang dikenal dengan “</w:t>
      </w:r>
      <w:r w:rsidRPr="00CD3823">
        <w:rPr>
          <w:rFonts w:ascii="Times New Roman" w:hAnsi="Times New Roman" w:cs="Times New Roman"/>
          <w:i/>
          <w:iCs/>
          <w:sz w:val="24"/>
          <w:szCs w:val="24"/>
        </w:rPr>
        <w:t>Triple Bottom Line</w:t>
      </w:r>
      <w:r w:rsidRPr="00CD3823">
        <w:rPr>
          <w:rFonts w:ascii="Times New Roman" w:hAnsi="Times New Roman" w:cs="Times New Roman"/>
          <w:sz w:val="24"/>
          <w:szCs w:val="24"/>
        </w:rPr>
        <w:t>“</w:t>
      </w:r>
      <w:r>
        <w:rPr>
          <w:rFonts w:ascii="Times New Roman" w:hAnsi="Times New Roman" w:cs="Times New Roman"/>
          <w:sz w:val="24"/>
          <w:szCs w:val="24"/>
        </w:rPr>
        <w:t xml:space="preserve"> </w:t>
      </w:r>
      <w:r w:rsidRPr="00CD3823">
        <w:rPr>
          <w:rFonts w:ascii="Times New Roman" w:hAnsi="Times New Roman" w:cs="Times New Roman"/>
          <w:sz w:val="24"/>
          <w:szCs w:val="24"/>
        </w:rPr>
        <w:t xml:space="preserve">yakni pertama meminimalisir kerushakan lingkungan; Kedua , memberikan manfaat kepada masyarakat dimana organisasi berada; Ketiga, memberikan “economic value” bagi perushaan. Untuk menjalankan prinsip program CSR dengan prinsip SDG’s ini memerlukan partisipasi dari perusahaan maupun masyarakat , maka untuk membantu mengatasi solusi ini diperlukan pendekatan komunikasi partisipatif dalam pelaksanaan program CSR. </w:t>
      </w:r>
    </w:p>
    <w:p w14:paraId="2C92C8F7" w14:textId="3FB99E00" w:rsidR="00CD3823" w:rsidRPr="00A84013" w:rsidRDefault="00CD3823" w:rsidP="00A50C7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rtikel </w:t>
      </w:r>
      <w:r w:rsidRPr="00CD3823">
        <w:rPr>
          <w:rFonts w:ascii="Times New Roman" w:hAnsi="Times New Roman" w:cs="Times New Roman"/>
          <w:sz w:val="24"/>
          <w:szCs w:val="24"/>
        </w:rPr>
        <w:t>ini mengindikasikan bahwa untuk mendorong perubahan perilaku kebiasaan masyarakat sehari-hari atau meningkatkan kesadaran masyarakat tidak cukup hanya melalui pengembangan komunikasi partisipatif, namun diperlukan pula program yang berkesinambungan dengan melakukan mentoring dan berbagi pengetahuan untuk memperkuat sikap dan perilaku terhadap kesehatan dan gizi serta kebersihan.</w:t>
      </w:r>
    </w:p>
    <w:p w14:paraId="659F6734" w14:textId="60FA6AE4" w:rsidR="00A84013" w:rsidRPr="00A84013" w:rsidRDefault="00CD3823" w:rsidP="00A50C7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latarbelakang tersebut maka </w:t>
      </w:r>
      <w:r w:rsidR="00CB2025">
        <w:rPr>
          <w:rFonts w:ascii="Times New Roman" w:hAnsi="Times New Roman" w:cs="Times New Roman"/>
          <w:sz w:val="24"/>
          <w:szCs w:val="24"/>
        </w:rPr>
        <w:t>tujuan penelitian ingin menganlasisi</w:t>
      </w:r>
      <w:r w:rsidR="00A84013" w:rsidRPr="00A84013">
        <w:rPr>
          <w:rFonts w:ascii="Times New Roman" w:hAnsi="Times New Roman" w:cs="Times New Roman"/>
          <w:sz w:val="24"/>
          <w:szCs w:val="24"/>
        </w:rPr>
        <w:t xml:space="preserve"> interaksi</w:t>
      </w:r>
      <w:r w:rsidR="009263DB">
        <w:rPr>
          <w:rFonts w:ascii="Times New Roman" w:hAnsi="Times New Roman" w:cs="Times New Roman"/>
          <w:sz w:val="24"/>
          <w:szCs w:val="24"/>
        </w:rPr>
        <w:t>,</w:t>
      </w:r>
      <w:r w:rsidR="00A84013" w:rsidRPr="00A84013">
        <w:rPr>
          <w:rFonts w:ascii="Times New Roman" w:hAnsi="Times New Roman" w:cs="Times New Roman"/>
          <w:sz w:val="24"/>
          <w:szCs w:val="24"/>
        </w:rPr>
        <w:t xml:space="preserve"> kolaborasi dan komunikasi PT. Pertamina Retail dengan pihak-pihak terkait, seperti posyandu, pemerintah setempat, dan masyarakat, serta sejauh mana peran mereka dalam kesuksesan program “Pertamina Retail Peduli Stunting”. Hal tersebut dapat dilihat dari proses implementasi tanggung jawab sosial dan lingkungan khususnya program “Pertamina Retail Peduli Stunting” yang dilakukan oleh PT. Pertamina Retail serta apa yang menjadi pedoman Pertamina Retail melakukan program tesrsebut.</w:t>
      </w:r>
    </w:p>
    <w:p w14:paraId="00DC82C4" w14:textId="77777777" w:rsidR="00A50C7E" w:rsidRDefault="00A50C7E" w:rsidP="00A84013">
      <w:pPr>
        <w:spacing w:line="360" w:lineRule="auto"/>
        <w:jc w:val="both"/>
        <w:rPr>
          <w:rFonts w:ascii="Times New Roman" w:hAnsi="Times New Roman" w:cs="Times New Roman"/>
          <w:b/>
          <w:bCs/>
          <w:sz w:val="24"/>
          <w:szCs w:val="24"/>
        </w:rPr>
      </w:pPr>
    </w:p>
    <w:p w14:paraId="2CE2704A" w14:textId="057F5495" w:rsidR="00A84013" w:rsidRPr="00A84013" w:rsidRDefault="00CB2025" w:rsidP="00A84013">
      <w:pPr>
        <w:spacing w:line="360" w:lineRule="auto"/>
        <w:jc w:val="both"/>
        <w:rPr>
          <w:rFonts w:ascii="Times New Roman" w:hAnsi="Times New Roman" w:cs="Times New Roman"/>
          <w:b/>
          <w:bCs/>
          <w:sz w:val="24"/>
          <w:szCs w:val="24"/>
        </w:rPr>
      </w:pPr>
      <w:r w:rsidRPr="00A84013">
        <w:rPr>
          <w:rFonts w:ascii="Times New Roman" w:hAnsi="Times New Roman" w:cs="Times New Roman"/>
          <w:b/>
          <w:bCs/>
          <w:sz w:val="24"/>
          <w:szCs w:val="24"/>
        </w:rPr>
        <w:t>METODELOGI</w:t>
      </w:r>
    </w:p>
    <w:p w14:paraId="1DB94ADA" w14:textId="6026E97E" w:rsidR="00A84013" w:rsidRPr="00A84013"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Penelitian  ini  menggunakan  pendekatan  kualitatif  deskriptif  dengan  metode  studi  kasus.  yang mana studi kasus merupakan seperangkat strategi yang dapat digunakan dalam menganalisis beragam masalah. Yin menjelaskan bahwasanya penelitian yang menggunakan pendekatan studi kasus, setidaknya mengemukakan pertanyaan bagaimana </w:t>
      </w:r>
      <w:r w:rsidRPr="00961C43">
        <w:rPr>
          <w:rFonts w:ascii="Times New Roman" w:hAnsi="Times New Roman" w:cs="Times New Roman"/>
          <w:i/>
          <w:iCs/>
          <w:sz w:val="24"/>
          <w:szCs w:val="24"/>
        </w:rPr>
        <w:t>(How)</w:t>
      </w:r>
      <w:r w:rsidRPr="00A84013">
        <w:rPr>
          <w:rFonts w:ascii="Times New Roman" w:hAnsi="Times New Roman" w:cs="Times New Roman"/>
          <w:sz w:val="24"/>
          <w:szCs w:val="24"/>
        </w:rPr>
        <w:t xml:space="preserve"> dan mengapa </w:t>
      </w:r>
      <w:r w:rsidRPr="00961C43">
        <w:rPr>
          <w:rFonts w:ascii="Times New Roman" w:hAnsi="Times New Roman" w:cs="Times New Roman"/>
          <w:i/>
          <w:iCs/>
          <w:sz w:val="24"/>
          <w:szCs w:val="24"/>
        </w:rPr>
        <w:t>(Why)</w:t>
      </w:r>
      <w:r w:rsidRPr="00A84013">
        <w:rPr>
          <w:rFonts w:ascii="Times New Roman" w:hAnsi="Times New Roman" w:cs="Times New Roman"/>
          <w:sz w:val="24"/>
          <w:szCs w:val="24"/>
        </w:rPr>
        <w:t xml:space="preserve"> untuk memulai investigasi</w:t>
      </w:r>
      <w:r w:rsidR="00FE2BBB">
        <w:rPr>
          <w:rFonts w:ascii="Times New Roman" w:hAnsi="Times New Roman" w:cs="Times New Roman"/>
          <w:sz w:val="24"/>
          <w:szCs w:val="24"/>
        </w:rPr>
        <w:t xml:space="preserve">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uthor":[{"dropping-particle":"","family":"Suyadnya","given":"Siti Kholifah &amp; I Wayan","non-dropping-particle":"","parse-names":false,"suffix":""}],"id":"ITEM-1","issued":{"date-parts":[["2018"]]},"number-of-pages":"189","publisher":"PT Raja Grafindo Persada","title":"Metodologi Penelitian Kualitatif Berbagi pengalaman di lapangan","type":"book"},"uris":["http://www.mendeley.com/documents/?uuid=775dc2e2-5753-43e0-a104-bcbbd8b7e7c0","http://www.mendeley.com/documents/?uuid=68ae87bf-512f-408a-b9d1-be090c8f34e6"]}],"mendeley":{"formattedCitation":"(Suyadnya, 2018)","plainTextFormattedCitation":"(Suyadnya, 2018)","previouslyFormattedCitation":"(Suyadnya, 2018)"},"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Suyadnya, 2018)</w:t>
      </w:r>
      <w:r w:rsidR="00FE2BBB">
        <w:rPr>
          <w:rFonts w:ascii="Times New Roman" w:hAnsi="Times New Roman" w:cs="Times New Roman"/>
          <w:sz w:val="24"/>
          <w:szCs w:val="24"/>
        </w:rPr>
        <w:fldChar w:fldCharType="end"/>
      </w:r>
      <w:r w:rsidR="00FE2BBB">
        <w:rPr>
          <w:rFonts w:ascii="Times New Roman" w:hAnsi="Times New Roman" w:cs="Times New Roman"/>
          <w:sz w:val="24"/>
          <w:szCs w:val="24"/>
        </w:rPr>
        <w:t>.</w:t>
      </w:r>
      <w:r w:rsidRPr="00A84013">
        <w:rPr>
          <w:rFonts w:ascii="Times New Roman" w:hAnsi="Times New Roman" w:cs="Times New Roman"/>
          <w:sz w:val="24"/>
          <w:szCs w:val="24"/>
        </w:rPr>
        <w:t xml:space="preserve"> </w:t>
      </w:r>
    </w:p>
    <w:p w14:paraId="0CB4C9EC" w14:textId="406EF585" w:rsidR="008F1249" w:rsidRDefault="00A84013" w:rsidP="00A50C7E">
      <w:pPr>
        <w:spacing w:after="0" w:line="240" w:lineRule="auto"/>
        <w:ind w:firstLine="720"/>
        <w:jc w:val="both"/>
        <w:rPr>
          <w:rFonts w:ascii="Times New Roman" w:hAnsi="Times New Roman" w:cs="Times New Roman"/>
          <w:sz w:val="24"/>
          <w:szCs w:val="24"/>
        </w:rPr>
      </w:pPr>
      <w:r w:rsidRPr="00A84013">
        <w:rPr>
          <w:rFonts w:ascii="Times New Roman" w:hAnsi="Times New Roman" w:cs="Times New Roman"/>
          <w:sz w:val="24"/>
          <w:szCs w:val="24"/>
        </w:rPr>
        <w:t xml:space="preserve">Metode pengumpulan data yang digunakan dalam penelitian ini adalah wawancara, observasi dan dokumentasi. Objek penelitian ini adalah program Tanggung Jawab Sosial dan Lingkungan yang dilaksanakan oleh PT. Pertamina Retail khususnya program “Pertamina Retail Peduli Stunting”.Sedangkan Subjek penelitiannya adalah tim pelaksana yang terlibat dalam program “Pertamina Retail Peduli Stunting”, yang terdiri dari anggota divisi </w:t>
      </w:r>
      <w:r w:rsidRPr="00961C43">
        <w:rPr>
          <w:rFonts w:ascii="Times New Roman" w:hAnsi="Times New Roman" w:cs="Times New Roman"/>
          <w:i/>
          <w:iCs/>
          <w:sz w:val="24"/>
          <w:szCs w:val="24"/>
        </w:rPr>
        <w:t>Corporate Social Responsibility dan Corporate Communication.</w:t>
      </w:r>
      <w:r w:rsidRPr="00A84013">
        <w:rPr>
          <w:rFonts w:ascii="Times New Roman" w:hAnsi="Times New Roman" w:cs="Times New Roman"/>
          <w:sz w:val="24"/>
          <w:szCs w:val="24"/>
        </w:rPr>
        <w:t xml:space="preserve">  peneliti menggunakan metode </w:t>
      </w:r>
      <w:r w:rsidRPr="00961C43">
        <w:rPr>
          <w:rFonts w:ascii="Times New Roman" w:hAnsi="Times New Roman" w:cs="Times New Roman"/>
          <w:i/>
          <w:iCs/>
          <w:sz w:val="24"/>
          <w:szCs w:val="24"/>
        </w:rPr>
        <w:t>purposive sampling</w:t>
      </w:r>
      <w:r w:rsidRPr="00A84013">
        <w:rPr>
          <w:rFonts w:ascii="Times New Roman" w:hAnsi="Times New Roman" w:cs="Times New Roman"/>
          <w:sz w:val="24"/>
          <w:szCs w:val="24"/>
        </w:rPr>
        <w:t xml:space="preserve"> yang mana menurut Sugiyono, dalam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Social Media aims to provide convenience in terms of communicating that have an impact on both the perception of the positive or negative perceptions. Tik Tok is one of the new social media where each user can create, share videos and interact directly with the comments column or private chat. The purpose of this study to determine how perceptions of university students in the use of applications Tribhuwana Tunggadewi Tik Tok influenced by internal and external factors in shaping a perception. This research is qualitative research. Determination of informants using purposive sampling and stratified sampling with 19 informants. With the results of perception studies Tribhuwana Tunggadewi Malang University students in the use of application Tik Tok positive perceptions are formed based on the benefits provided and the negative perception of where Tik Tok not provide benefits to the users. Of positive and negative perceptions there are factors that affect the perception that internally and externally of individual users.","author":[{"dropping-particle":"","family":"Deriyanto","given":"Demmy","non-dropping-particle":"","parse-names":false,"suffix":""},{"dropping-particle":"","family":"Qorib","given":"Fathul","non-dropping-particle":"","parse-names":false,"suffix":""},{"dropping-particle":"","family":"Komunikasi","given":"Jurusan Ilmu","non-dropping-particle":"","parse-names":false,"suffix":""},{"dropping-particle":"","family":"Tribhuwana","given":"Universitas","non-dropping-particle":"","parse-names":false,"suffix":""},{"dropping-particle":"","family":"Malang","given":"Tunggadewi","non-dropping-particle":"","parse-names":false,"suffix":""}],"container-title":"Jisip","id":"ITEM-1","issue":"2","issued":{"date-parts":[["2018"]]},"page":"77","title":"Persepsi Mahasiswa Universitas Tribhuwana Tunggadewi Malang Terhadap Penggunaan Aplikasi Tik Tok","type":"article-journal","volume":"7"},"uris":["http://www.mendeley.com/documents/?uuid=163729e9-cd67-49f1-beb2-1c69718ac116","http://www.mendeley.com/documents/?uuid=0c5c5eb5-a131-4af3-9be5-97b79f648b75"]}],"mendeley":{"formattedCitation":"(Deriyanto et al., 2018)","manualFormatting":"(Deriyanto 2018)","plainTextFormattedCitation":"(Deriyanto et al., 2018)","previouslyFormattedCitation":"(Deriyanto et al., 2018)"},"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Deriyanto 2018)</w:t>
      </w:r>
      <w:r w:rsidR="00FE2BBB">
        <w:rPr>
          <w:rFonts w:ascii="Times New Roman" w:hAnsi="Times New Roman" w:cs="Times New Roman"/>
          <w:sz w:val="24"/>
          <w:szCs w:val="24"/>
        </w:rPr>
        <w:fldChar w:fldCharType="end"/>
      </w:r>
      <w:r w:rsidRPr="00A84013">
        <w:rPr>
          <w:rFonts w:ascii="Times New Roman" w:hAnsi="Times New Roman" w:cs="Times New Roman"/>
          <w:sz w:val="24"/>
          <w:szCs w:val="24"/>
        </w:rPr>
        <w:t xml:space="preserve">. </w:t>
      </w:r>
      <w:r w:rsidRPr="00961C43">
        <w:rPr>
          <w:rFonts w:ascii="Times New Roman" w:hAnsi="Times New Roman" w:cs="Times New Roman"/>
          <w:i/>
          <w:iCs/>
          <w:sz w:val="24"/>
          <w:szCs w:val="24"/>
        </w:rPr>
        <w:t xml:space="preserve">Purposive </w:t>
      </w:r>
      <w:r w:rsidRPr="00A84013">
        <w:rPr>
          <w:rFonts w:ascii="Times New Roman" w:hAnsi="Times New Roman" w:cs="Times New Roman"/>
          <w:sz w:val="24"/>
          <w:szCs w:val="24"/>
        </w:rPr>
        <w:t xml:space="preserve">sampling merupakan teknik pemilihan sampel sumber data berdasarkan pertimbangan tertentu, contohnya memilih individu yang memiliki pengetahuan mendalam terkait harapan kita. Dimana dalam penelitian ini peneliti menggunakan metode </w:t>
      </w:r>
      <w:r w:rsidRPr="00961C43">
        <w:rPr>
          <w:rFonts w:ascii="Times New Roman" w:hAnsi="Times New Roman" w:cs="Times New Roman"/>
          <w:i/>
          <w:iCs/>
          <w:sz w:val="24"/>
          <w:szCs w:val="24"/>
        </w:rPr>
        <w:t>purpose sampling</w:t>
      </w:r>
      <w:r w:rsidRPr="00A84013">
        <w:rPr>
          <w:rFonts w:ascii="Times New Roman" w:hAnsi="Times New Roman" w:cs="Times New Roman"/>
          <w:sz w:val="24"/>
          <w:szCs w:val="24"/>
        </w:rPr>
        <w:t xml:space="preserve">, yang mana peneliti mengambil sumber data dari individu yang paling memahami program "Peramina Retail Peduli Stunting" dan bidang </w:t>
      </w:r>
      <w:r w:rsidRPr="00961C43">
        <w:rPr>
          <w:rFonts w:ascii="Times New Roman" w:hAnsi="Times New Roman" w:cs="Times New Roman"/>
          <w:i/>
          <w:iCs/>
          <w:sz w:val="24"/>
          <w:szCs w:val="24"/>
        </w:rPr>
        <w:t>Corporate social resposibility</w:t>
      </w:r>
      <w:r w:rsidRPr="00A84013">
        <w:rPr>
          <w:rFonts w:ascii="Times New Roman" w:hAnsi="Times New Roman" w:cs="Times New Roman"/>
          <w:sz w:val="24"/>
          <w:szCs w:val="24"/>
        </w:rPr>
        <w:t xml:space="preserve"> pada Pertamina Retail.</w:t>
      </w:r>
    </w:p>
    <w:p w14:paraId="2D3C357B" w14:textId="7CDC0C2E" w:rsidR="00912797" w:rsidRPr="003B28D7" w:rsidRDefault="00CB2025" w:rsidP="00912797">
      <w:pPr>
        <w:spacing w:line="360" w:lineRule="auto"/>
        <w:jc w:val="both"/>
        <w:rPr>
          <w:rFonts w:ascii="Times New Roman" w:hAnsi="Times New Roman" w:cs="Times New Roman"/>
          <w:b/>
          <w:bCs/>
          <w:sz w:val="24"/>
          <w:szCs w:val="24"/>
        </w:rPr>
      </w:pPr>
      <w:r w:rsidRPr="003B28D7">
        <w:rPr>
          <w:rFonts w:ascii="Times New Roman" w:hAnsi="Times New Roman" w:cs="Times New Roman"/>
          <w:b/>
          <w:bCs/>
          <w:sz w:val="24"/>
          <w:szCs w:val="24"/>
        </w:rPr>
        <w:t>HASIL DAN PEMBAHASAN</w:t>
      </w:r>
    </w:p>
    <w:p w14:paraId="42D25CBD" w14:textId="77777777" w:rsidR="00912797" w:rsidRPr="003B28D7" w:rsidRDefault="00912797" w:rsidP="00912797">
      <w:pPr>
        <w:spacing w:line="360" w:lineRule="auto"/>
        <w:jc w:val="both"/>
        <w:rPr>
          <w:rFonts w:ascii="Times New Roman" w:hAnsi="Times New Roman" w:cs="Times New Roman"/>
          <w:b/>
          <w:bCs/>
          <w:sz w:val="24"/>
          <w:szCs w:val="24"/>
        </w:rPr>
      </w:pPr>
      <w:r w:rsidRPr="003B28D7">
        <w:rPr>
          <w:rFonts w:ascii="Times New Roman" w:hAnsi="Times New Roman" w:cs="Times New Roman"/>
          <w:b/>
          <w:bCs/>
          <w:sz w:val="24"/>
          <w:szCs w:val="24"/>
        </w:rPr>
        <w:t>Pedoman program “Pertamina Retail Peduli Stunting”</w:t>
      </w:r>
    </w:p>
    <w:p w14:paraId="1B3C90A2" w14:textId="6B335D85" w:rsidR="00912797" w:rsidRPr="00912797" w:rsidRDefault="00912797" w:rsidP="00207B4B">
      <w:pPr>
        <w:spacing w:line="360" w:lineRule="auto"/>
        <w:ind w:firstLine="720"/>
        <w:jc w:val="both"/>
        <w:rPr>
          <w:rFonts w:ascii="Times New Roman" w:hAnsi="Times New Roman" w:cs="Times New Roman"/>
          <w:sz w:val="24"/>
          <w:szCs w:val="24"/>
        </w:rPr>
      </w:pPr>
      <w:r w:rsidRPr="00912797">
        <w:rPr>
          <w:rFonts w:ascii="Times New Roman" w:hAnsi="Times New Roman" w:cs="Times New Roman"/>
          <w:sz w:val="24"/>
          <w:szCs w:val="24"/>
        </w:rPr>
        <w:lastRenderedPageBreak/>
        <w:t xml:space="preserve">Pertamina Retail berpedoman pada permasalahan stunting yang menjadi perhatian pemerintah Indonesia, PT. Pertamina Retail mengimplementasikan program Peduli Stunting untuk dapat mengatasi masalah tersebut. Pertamina melakukan sosial maping bersama unit bisni di wilayah masing masing dan menemukan bahwa tingkat stunting yang tinggi terdapat di Jawa Barat yang, mana hal ini diperkuat dari </w:t>
      </w:r>
      <w:r w:rsidRPr="00961C43">
        <w:rPr>
          <w:rFonts w:ascii="Times New Roman" w:hAnsi="Times New Roman" w:cs="Times New Roman"/>
          <w:i/>
          <w:iCs/>
          <w:sz w:val="24"/>
          <w:szCs w:val="24"/>
        </w:rPr>
        <w:t>survey</w:t>
      </w:r>
      <w:r w:rsidRPr="00912797">
        <w:rPr>
          <w:rFonts w:ascii="Times New Roman" w:hAnsi="Times New Roman" w:cs="Times New Roman"/>
          <w:sz w:val="24"/>
          <w:szCs w:val="24"/>
        </w:rPr>
        <w:t xml:space="preserve"> stasus gizi Indonesia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given":"","non-dropping-particle":"","parse-names":false,"suffix":""}],"container-title":"Kemenkes","id":"ITEM-1","issued":{"date-parts":[["2023"]]},"page":"1-7","title":"Hasil Survei Status Gizi Indonesia (SSGI) 2022","type":"article-journal"},"uris":["http://www.mendeley.com/documents/?uuid=97ba9285-dc64-4570-a212-f69eedc16edf","http://www.mendeley.com/documents/?uuid=83cfdac1-11a3-465d-a01d-2e762b4c05b4"]}],"mendeley":{"formattedCitation":"(Kemenkes, 2023)","plainTextFormattedCitation":"(Kemenkes, 2023)","previouslyFormattedCitation":"(Kemenkes, 2023)"},"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Kemenkes, 2023)</w:t>
      </w:r>
      <w:r w:rsidR="00FE2BBB">
        <w:rPr>
          <w:rFonts w:ascii="Times New Roman" w:hAnsi="Times New Roman" w:cs="Times New Roman"/>
          <w:sz w:val="24"/>
          <w:szCs w:val="24"/>
        </w:rPr>
        <w:fldChar w:fldCharType="end"/>
      </w:r>
      <w:r w:rsidRPr="00912797">
        <w:rPr>
          <w:rFonts w:ascii="Times New Roman" w:hAnsi="Times New Roman" w:cs="Times New Roman"/>
          <w:sz w:val="24"/>
          <w:szCs w:val="24"/>
        </w:rPr>
        <w:t xml:space="preserve"> yang menunjukan angka tinggi stunting di Jawa Barat . Sehingga program Pertamina Retail Peduli Stunting difokuskan di daerah Jawa Barat. Yang mana program ini telah terlaksana di Sukabumi dan Cirebon Jawa Barat.</w:t>
      </w:r>
    </w:p>
    <w:p w14:paraId="7D8565BF" w14:textId="279DB839" w:rsidR="00912797" w:rsidRPr="00912797" w:rsidRDefault="00912797" w:rsidP="00912797">
      <w:pPr>
        <w:spacing w:line="360" w:lineRule="auto"/>
        <w:jc w:val="both"/>
        <w:rPr>
          <w:rFonts w:ascii="Times New Roman" w:hAnsi="Times New Roman" w:cs="Times New Roman"/>
          <w:sz w:val="24"/>
          <w:szCs w:val="24"/>
        </w:rPr>
      </w:pPr>
      <w:r w:rsidRPr="00912797">
        <w:rPr>
          <w:rFonts w:ascii="Times New Roman" w:hAnsi="Times New Roman" w:cs="Times New Roman"/>
          <w:sz w:val="24"/>
          <w:szCs w:val="24"/>
        </w:rPr>
        <w:t xml:space="preserve"> </w:t>
      </w:r>
      <w:r>
        <w:rPr>
          <w:rFonts w:ascii="Times New Roman" w:hAnsi="Times New Roman" w:cs="Times New Roman"/>
          <w:sz w:val="24"/>
          <w:szCs w:val="24"/>
        </w:rPr>
        <w:tab/>
      </w:r>
      <w:r w:rsidRPr="00912797">
        <w:rPr>
          <w:rFonts w:ascii="Times New Roman" w:hAnsi="Times New Roman" w:cs="Times New Roman"/>
          <w:sz w:val="24"/>
          <w:szCs w:val="24"/>
        </w:rPr>
        <w:t xml:space="preserve">PT. Pertamina Retail memiliki kesadaran akan pentingnya penanganan stunting sebagai isu kesehatan yang signifikan di Indonesia. Perusahaan menggunakan data </w:t>
      </w:r>
      <w:r w:rsidRPr="00F5228D">
        <w:rPr>
          <w:rFonts w:ascii="Times New Roman" w:hAnsi="Times New Roman" w:cs="Times New Roman"/>
          <w:i/>
          <w:iCs/>
          <w:sz w:val="24"/>
          <w:szCs w:val="24"/>
        </w:rPr>
        <w:t>sosial mapping</w:t>
      </w:r>
      <w:r w:rsidRPr="00912797">
        <w:rPr>
          <w:rFonts w:ascii="Times New Roman" w:hAnsi="Times New Roman" w:cs="Times New Roman"/>
          <w:sz w:val="24"/>
          <w:szCs w:val="24"/>
        </w:rPr>
        <w:t xml:space="preserve"> untuk mengidentifikasi daerah dengan tingkat stunting yang tinggi, yang kemudian menjadi dasar untuk menentukan fokus program Peduli Stunting. Dengan memilih Jawa Barat sebagai daerah yang akan mendapat perhatian khusus, Pertamina Retail menunjukkan komitmen dalam menangani masalah stunting di tingkat lokal yang sesuai dengan kondisi nyata di Indonesia. Keterlibatan Pertamina Retail dalam upaya mengatasi stunting menunjukkan tanggung jawab sosial perusahaan terhadap kesehatan dan kesejahteraan masyarakat. Melalui program Peduli Stunting yang difokuskan di daerah dengan tingkat stunting yang tinggi, Pertamina Retail berupaya memberikan kontribusi nyata untuk mengurangi angka stunting dan meningkatkan kualitas hidup anak-anak di Indonesia.</w:t>
      </w:r>
    </w:p>
    <w:p w14:paraId="019D5ADC" w14:textId="6BF0991E" w:rsidR="00912797" w:rsidRPr="00912797" w:rsidRDefault="00912797" w:rsidP="00912797">
      <w:pPr>
        <w:spacing w:line="360" w:lineRule="auto"/>
        <w:ind w:firstLine="720"/>
        <w:jc w:val="both"/>
        <w:rPr>
          <w:rFonts w:ascii="Times New Roman" w:hAnsi="Times New Roman" w:cs="Times New Roman"/>
          <w:sz w:val="24"/>
          <w:szCs w:val="24"/>
        </w:rPr>
      </w:pPr>
      <w:r w:rsidRPr="00912797">
        <w:rPr>
          <w:rFonts w:ascii="Times New Roman" w:hAnsi="Times New Roman" w:cs="Times New Roman"/>
          <w:sz w:val="24"/>
          <w:szCs w:val="24"/>
        </w:rPr>
        <w:t xml:space="preserve">Dalam melakukan </w:t>
      </w:r>
      <w:r w:rsidRPr="00961C43">
        <w:rPr>
          <w:rFonts w:ascii="Times New Roman" w:hAnsi="Times New Roman" w:cs="Times New Roman"/>
          <w:i/>
          <w:iCs/>
          <w:sz w:val="24"/>
          <w:szCs w:val="24"/>
        </w:rPr>
        <w:t>sosial maping</w:t>
      </w:r>
      <w:r w:rsidRPr="00912797">
        <w:rPr>
          <w:rFonts w:ascii="Times New Roman" w:hAnsi="Times New Roman" w:cs="Times New Roman"/>
          <w:sz w:val="24"/>
          <w:szCs w:val="24"/>
        </w:rPr>
        <w:t xml:space="preserve"> Pertamina Retail melibatkan unit bisnisnya selaku </w:t>
      </w:r>
      <w:r w:rsidRPr="00961C43">
        <w:rPr>
          <w:rFonts w:ascii="Times New Roman" w:hAnsi="Times New Roman" w:cs="Times New Roman"/>
          <w:i/>
          <w:iCs/>
          <w:sz w:val="24"/>
          <w:szCs w:val="24"/>
        </w:rPr>
        <w:t>stakeholder internal</w:t>
      </w:r>
      <w:r w:rsidRPr="00912797">
        <w:rPr>
          <w:rFonts w:ascii="Times New Roman" w:hAnsi="Times New Roman" w:cs="Times New Roman"/>
          <w:sz w:val="24"/>
          <w:szCs w:val="24"/>
        </w:rPr>
        <w:t xml:space="preserve"> yang berada di wilayah Jawa Barat untuk dapat menjembatani komunikasi yang dilakukan dengan </w:t>
      </w:r>
      <w:r w:rsidRPr="00961C43">
        <w:rPr>
          <w:rFonts w:ascii="Times New Roman" w:hAnsi="Times New Roman" w:cs="Times New Roman"/>
          <w:i/>
          <w:iCs/>
          <w:sz w:val="24"/>
          <w:szCs w:val="24"/>
        </w:rPr>
        <w:t>stakeholder eksternal</w:t>
      </w:r>
      <w:r w:rsidRPr="00912797">
        <w:rPr>
          <w:rFonts w:ascii="Times New Roman" w:hAnsi="Times New Roman" w:cs="Times New Roman"/>
          <w:sz w:val="24"/>
          <w:szCs w:val="24"/>
        </w:rPr>
        <w:t xml:space="preserve"> yaitu Pemerintah daerah Jawabarat, Posyandu yang berada di Jawa Barat dan Masyarakat Jawa Barat. Hal ini berkaitan dengan Teori Stakeholder yang menyatakan bagaimana manajemen dari perusahaan dapat memenuhi serta mengelola apa yang diinginkan dari </w:t>
      </w:r>
      <w:r w:rsidRPr="00961C43">
        <w:rPr>
          <w:rFonts w:ascii="Times New Roman" w:hAnsi="Times New Roman" w:cs="Times New Roman"/>
          <w:i/>
          <w:iCs/>
          <w:sz w:val="24"/>
          <w:szCs w:val="24"/>
        </w:rPr>
        <w:t>stakeholder</w:t>
      </w:r>
      <w:r w:rsidR="00FE2BBB">
        <w:rPr>
          <w:rFonts w:ascii="Times New Roman" w:hAnsi="Times New Roman" w:cs="Times New Roman"/>
          <w:sz w:val="24"/>
          <w:szCs w:val="24"/>
        </w:rPr>
        <w:t xml:space="preserve">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51289/peta.v2i1.273","abstract":"Teori yang melatarbelakangi dilakukannya CSR menunjukkan bahwa tindakan tersebut akan memberikan dampak positif bagi perusahaan, baik melalui legitimasi maupun dari tanggapan positif dari masyarakat. Penelitian ini bertujuan menguji secara empiris teori tersebut. Sampel diambil dengan kriteria tertentu atas populasi dari industri kimia yang terpublikasi dari tahun 2014-2015. Metode analisis dilakukan melalui uji regresi sederhana. Hasil penelitian menunjukkan bahwa semua hipotesis yang diajukan dalam penelitian ini tidak diterima. Ketiga kinerja keuangan (current ratio, ROA dan ROE) tidak dipengaruhi signifikan oleh pelaporan CSR. Implikasi hasil penelitian ini adalah meningkatkan kesadaran perusahaan pada pertanggungjawaban sosial perusahaan. Implikasi bagi masyarakat untuk memberikan wacana dan pengetahuan mengenai kegiatan CSR. Kata Kunci: Corporate Social Responsibility (CSR), kinerja keuangan, Legitimacy Theory, Stakeholder Theory","author":[{"dropping-particle":"","family":"Sudaryanti","given":"Dwiyani","non-dropping-particle":"","parse-names":false,"suffix":""},{"dropping-particle":"","family":"Riana","given":"Yosevin","non-dropping-particle":"","parse-names":false,"suffix":""}],"container-title":"Jurnal Penelitian Teori &amp; Terapan Akuntansi (PETA)","id":"ITEM-1","issue":"1","issued":{"date-parts":[["2017"]]},"page":"19-31","title":"Pengaruh Pengungkapan Csr Terhadap Kinerja Keuangan Perusahaan","type":"article-journal","volume":"2"},"uris":["http://www.mendeley.com/documents/?uuid=fd4cd2dd-f941-4e73-a706-4a84a2775c51","http://www.mendeley.com/documents/?uuid=d8eb8e74-a8b1-49b1-bf94-f80f5aea3a44"]}],"mendeley":{"formattedCitation":"(Sudaryanti &amp; Riana, 2017)","plainTextFormattedCitation":"(Sudaryanti &amp; Riana, 2017)","previouslyFormattedCitation":"(Sudaryanti &amp; Riana, 2017)"},"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Sudaryanti &amp; Riana, 2017)</w:t>
      </w:r>
      <w:r w:rsidR="00FE2BBB">
        <w:rPr>
          <w:rFonts w:ascii="Times New Roman" w:hAnsi="Times New Roman" w:cs="Times New Roman"/>
          <w:sz w:val="24"/>
          <w:szCs w:val="24"/>
        </w:rPr>
        <w:fldChar w:fldCharType="end"/>
      </w:r>
      <w:r w:rsidRPr="00912797">
        <w:rPr>
          <w:rFonts w:ascii="Times New Roman" w:hAnsi="Times New Roman" w:cs="Times New Roman"/>
          <w:sz w:val="24"/>
          <w:szCs w:val="24"/>
        </w:rPr>
        <w:t xml:space="preserve"> yang mana manajemen perusahaan yaitu Pertamina Retail yang dapat mewujudkan kebutuhan dari para pemangku kepentingan dalam konteks ini pemerintah sebagai pedoman Pertamina Retail yang tengah fo</w:t>
      </w:r>
      <w:r w:rsidR="00961C43">
        <w:rPr>
          <w:rFonts w:ascii="Times New Roman" w:hAnsi="Times New Roman" w:cs="Times New Roman"/>
          <w:sz w:val="24"/>
          <w:szCs w:val="24"/>
        </w:rPr>
        <w:t>k</w:t>
      </w:r>
      <w:r w:rsidRPr="00912797">
        <w:rPr>
          <w:rFonts w:ascii="Times New Roman" w:hAnsi="Times New Roman" w:cs="Times New Roman"/>
          <w:sz w:val="24"/>
          <w:szCs w:val="24"/>
        </w:rPr>
        <w:t>us menyelesaikan permasalahaan stunting ini.</w:t>
      </w:r>
    </w:p>
    <w:p w14:paraId="0CB350D0" w14:textId="4254F9C3" w:rsidR="00912797" w:rsidRPr="00912797" w:rsidRDefault="00912797" w:rsidP="00912797">
      <w:pPr>
        <w:spacing w:line="360" w:lineRule="auto"/>
        <w:ind w:firstLine="720"/>
        <w:jc w:val="both"/>
        <w:rPr>
          <w:rFonts w:ascii="Times New Roman" w:hAnsi="Times New Roman" w:cs="Times New Roman"/>
          <w:sz w:val="24"/>
          <w:szCs w:val="24"/>
        </w:rPr>
      </w:pPr>
      <w:r w:rsidRPr="00912797">
        <w:rPr>
          <w:rFonts w:ascii="Times New Roman" w:hAnsi="Times New Roman" w:cs="Times New Roman"/>
          <w:sz w:val="24"/>
          <w:szCs w:val="24"/>
        </w:rPr>
        <w:t xml:space="preserve">Seperti penjelasan diatas dalam berpedoman mengenai masalah stunting ini Pertamina Retail melakukan </w:t>
      </w:r>
      <w:r w:rsidRPr="00961C43">
        <w:rPr>
          <w:rFonts w:ascii="Times New Roman" w:hAnsi="Times New Roman" w:cs="Times New Roman"/>
          <w:i/>
          <w:iCs/>
          <w:sz w:val="24"/>
          <w:szCs w:val="24"/>
        </w:rPr>
        <w:t xml:space="preserve">survey </w:t>
      </w:r>
      <w:r w:rsidRPr="00912797">
        <w:rPr>
          <w:rFonts w:ascii="Times New Roman" w:hAnsi="Times New Roman" w:cs="Times New Roman"/>
          <w:sz w:val="24"/>
          <w:szCs w:val="24"/>
        </w:rPr>
        <w:t xml:space="preserve">atau </w:t>
      </w:r>
      <w:r w:rsidRPr="00961C43">
        <w:rPr>
          <w:rFonts w:ascii="Times New Roman" w:hAnsi="Times New Roman" w:cs="Times New Roman"/>
          <w:i/>
          <w:iCs/>
          <w:sz w:val="24"/>
          <w:szCs w:val="24"/>
        </w:rPr>
        <w:t>social maping</w:t>
      </w:r>
      <w:r w:rsidRPr="00912797">
        <w:rPr>
          <w:rFonts w:ascii="Times New Roman" w:hAnsi="Times New Roman" w:cs="Times New Roman"/>
          <w:sz w:val="24"/>
          <w:szCs w:val="24"/>
        </w:rPr>
        <w:t xml:space="preserve"> dengan berdialog langsung bersama pemangku kepentingan. Komunikasi yang dijalin ini menciptakan saling memahami satu sama lain terkait kebutuhan. Hal tersebut sejalan dengan pandangan teori Tindakan komunikasi yang dinyatakan </w:t>
      </w:r>
      <w:r w:rsidRPr="00912797">
        <w:rPr>
          <w:rFonts w:ascii="Times New Roman" w:hAnsi="Times New Roman" w:cs="Times New Roman"/>
          <w:sz w:val="24"/>
          <w:szCs w:val="24"/>
        </w:rPr>
        <w:lastRenderedPageBreak/>
        <w:t xml:space="preserve">oleh Habermas. Habermas menekankan bahwa aktivitas komunikatif manusia bertujuan untuk mencapai saling pengertian, dan pemahaman merupakan aspek unik dalam komunikasi manusia </w:t>
      </w:r>
      <w:r w:rsidR="00FE2BBB">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https://doi.org/10.24252/jiap.v6i1.14459","abstract":"Tujuan dari penelitian ini adalah untuk mengetahui konsep CSR dan konsep CSV melalui kajian perspektif Islam dan dengan teori komunikasi habermas. CSR dipahami sebagai sebagai konsep untuk mengahsilkan manfaat sosial tanpa mengacu pada biaya, yang mana fenomena tersebut difokuskan pada berbagai nilai (Keuntungan) yang diperoleh perusahaan dengan mentransfer/mendistribusikannya kepada masyarakat. Sebaliknya, CSV berarti menciptakan peluang dan nilai baru. Dalam teori komunikasi Habermas pengungkapan CSR merupakan salah satu bentuk pengkomunikasian efek-efek sosial dan lingkungan atas tindakan-tindakan ekonomi perusahaan pada kelompok-kelompok tertentu dalam masyarakat secara keseluruhan. Dalam Islam, CSR konsisten dengan konsep Tauhid. Menurut konsep ini, Allah adalah pencipta, pemilik dan sumber segala sesuatu, dan telah memepercayakannya kepada umat manusia untuk menggunakan dan mengelolanya dengan cara yang bijaksana.","author":[{"dropping-particle":"","family":"Fitri Indah Sari, Mediaty","given":"Darwis Said","non-dropping-particle":"","parse-names":false,"suffix":""}],"container-title":"Jurnal Ilmiah Akuntansi Peradaban","id":"ITEM-1","issued":{"date-parts":[["2020"]]},"page":"1-16","title":"CORPORATE SOCIAL RESPONSIBILITY VS CREATING SHARED VALUE MELALUI KAJIAN PERSPEKTIF ISLAM: PENDEKATAN KRITIS JURGEN HABERMAS","type":"article-journal","volume":"3017"},"uris":["http://www.mendeley.com/documents/?uuid=807f98d8-7b1b-41df-836b-4a3e7778bdcc","http://www.mendeley.com/documents/?uuid=5be1130c-b0c1-42f6-b0ae-baa8ed5cc365"]}],"mendeley":{"formattedCitation":"(Fitri Indah Sari, Mediaty, 2020)","manualFormatting":"(Fitri Indah Sari 2020)","plainTextFormattedCitation":"(Fitri Indah Sari, Mediaty, 2020)","previouslyFormattedCitation":"(Fitri Indah Sari, Mediaty, 2020)"},"properties":{"noteIndex":0},"schema":"https://github.com/citation-style-language/schema/raw/master/csl-citation.json"}</w:instrText>
      </w:r>
      <w:r w:rsidR="00FE2BBB">
        <w:rPr>
          <w:rFonts w:ascii="Times New Roman" w:hAnsi="Times New Roman" w:cs="Times New Roman"/>
          <w:sz w:val="24"/>
          <w:szCs w:val="24"/>
        </w:rPr>
        <w:fldChar w:fldCharType="separate"/>
      </w:r>
      <w:r w:rsidR="00FE2BBB" w:rsidRPr="00FE2BBB">
        <w:rPr>
          <w:rFonts w:ascii="Times New Roman" w:hAnsi="Times New Roman" w:cs="Times New Roman"/>
          <w:noProof/>
          <w:sz w:val="24"/>
          <w:szCs w:val="24"/>
        </w:rPr>
        <w:t>(Fitri Indah Sari 2020)</w:t>
      </w:r>
      <w:r w:rsidR="00FE2BBB">
        <w:rPr>
          <w:rFonts w:ascii="Times New Roman" w:hAnsi="Times New Roman" w:cs="Times New Roman"/>
          <w:sz w:val="24"/>
          <w:szCs w:val="24"/>
        </w:rPr>
        <w:fldChar w:fldCharType="end"/>
      </w:r>
      <w:r w:rsidRPr="00912797">
        <w:rPr>
          <w:rFonts w:ascii="Times New Roman" w:hAnsi="Times New Roman" w:cs="Times New Roman"/>
          <w:sz w:val="24"/>
          <w:szCs w:val="24"/>
        </w:rPr>
        <w:t xml:space="preserve"> komunikasi yang dilakukan oleh Pertamina Retail.</w:t>
      </w:r>
    </w:p>
    <w:p w14:paraId="562FF974" w14:textId="031675AA" w:rsidR="00912797" w:rsidRPr="00912797" w:rsidRDefault="00912797" w:rsidP="009127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912797">
        <w:rPr>
          <w:rFonts w:ascii="Times New Roman" w:hAnsi="Times New Roman" w:cs="Times New Roman"/>
          <w:sz w:val="24"/>
          <w:szCs w:val="24"/>
        </w:rPr>
        <w:t xml:space="preserve">anggung jawab sosial dan lingkungan merupakan respon perusahaan terhadap masyarakat sekitar perusahaan yang mana dalam hal ini masyarakat atau stakeholder dari PT. Pertamina Retail. Hal ini sejalan dengan pernyataan Nursahidi, dalam </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ISSN":"2442-4102","abstract":"The Corporate Social Responsibility (CSR) program is a form of corporate social responsibility in reducing the impact of the company's business activities. CSR programs should be supported by communication strategies so that their implementation will be effective. In each company has a different CSR communication strategy. The implementation of this CSR communication strategy has an impact on the company's reputation, it is a very important part to support the sustainability of a company. The purpose of this paper is to identify corporate communication strategies in implementing CSR programs and the relationship of CSR communication strategies to the company's reputation. This research was conducted in Malasari Village, Nanggung District, Bogor Regency, West Java using a quantitative approach supported by qualitative data. The quantitative approach is carried out by clustering in the three existing programs with a total of 40 respondents. The results of this study indicate that there is a relationship between the characteristics of the sender of messages with the effectiveness of CSR messages, communication strategies with the effectiveness of CSR messages and the effectiveness of CSR messages with company reputation.","author":[{"dropping-particle":"","family":"Syahriani","given":"Damayanti","non-dropping-particle":"","parse-names":false,"suffix":""}],"container-title":"Jurnal Komunikasi Pembangunan","id":"ITEM-1","issue":"1","issued":{"date-parts":[["2018"]]},"page":"54-74","title":"Hubungan Komunikasi Corporate Social Responsibility Dengan Reputasi Perusahaan","type":"article-journal","volume":"16"},"uris":["http://www.mendeley.com/documents/?uuid=cbd4b3ed-32d4-4f48-a9cb-f33e214467e2","http://www.mendeley.com/documents/?uuid=f7eeb0ff-b497-4739-89c5-441499f3c726"]}],"mendeley":{"formattedCitation":"(Syahriani, 2018)","plainTextFormattedCitation":"(Syahriani, 2018)","previouslyFormattedCitation":"(Syahriani, 2018)"},"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Syahriani, 2018)</w:t>
      </w:r>
      <w:r w:rsidR="00F12D4D">
        <w:rPr>
          <w:rFonts w:ascii="Times New Roman" w:hAnsi="Times New Roman" w:cs="Times New Roman"/>
          <w:sz w:val="24"/>
          <w:szCs w:val="24"/>
        </w:rPr>
        <w:fldChar w:fldCharType="end"/>
      </w:r>
      <w:r w:rsidRPr="00912797">
        <w:rPr>
          <w:rFonts w:ascii="Times New Roman" w:hAnsi="Times New Roman" w:cs="Times New Roman"/>
          <w:sz w:val="24"/>
          <w:szCs w:val="24"/>
        </w:rPr>
        <w:t xml:space="preserve"> </w:t>
      </w:r>
      <w:r w:rsidR="00992865">
        <w:rPr>
          <w:rFonts w:ascii="Times New Roman" w:hAnsi="Times New Roman" w:cs="Times New Roman"/>
          <w:i/>
          <w:iCs/>
          <w:sz w:val="24"/>
          <w:szCs w:val="24"/>
        </w:rPr>
        <w:t xml:space="preserve"> </w:t>
      </w:r>
      <w:r w:rsidRPr="00912797">
        <w:rPr>
          <w:rFonts w:ascii="Times New Roman" w:hAnsi="Times New Roman" w:cs="Times New Roman"/>
          <w:sz w:val="24"/>
          <w:szCs w:val="24"/>
        </w:rPr>
        <w:t xml:space="preserve"> adalah tanggung jawab moral organisasi bisnis kepada pemangku kepentingannya yang secara langsung atau tidak langsung dipengaruhi oleh kegiatan perusahaan. Yang mana respon yang dilakukan Pertamina Retail tersebut di implementasikan kedalam program tanggung jawab sosial dan lingkungan yang di tujukan untuk menangani permasalahaan yang ada di tengah stakeholder. Hal Tersebut memiliki keterkaitan dengan teori </w:t>
      </w:r>
      <w:r w:rsidRPr="00992865">
        <w:rPr>
          <w:rFonts w:ascii="Times New Roman" w:hAnsi="Times New Roman" w:cs="Times New Roman"/>
          <w:i/>
          <w:iCs/>
          <w:sz w:val="24"/>
          <w:szCs w:val="24"/>
        </w:rPr>
        <w:t>stakeholder</w:t>
      </w:r>
      <w:r w:rsidRPr="00912797">
        <w:rPr>
          <w:rFonts w:ascii="Times New Roman" w:hAnsi="Times New Roman" w:cs="Times New Roman"/>
          <w:sz w:val="24"/>
          <w:szCs w:val="24"/>
        </w:rPr>
        <w:t xml:space="preserve"> yang menyatakan perusahaan tidak hanya beroperasi demi kepentingan internalnya sendiri, tetapi juga bertanggung jawab untuk memberikan manfaat kepada para </w:t>
      </w:r>
      <w:r w:rsidRPr="00992865">
        <w:rPr>
          <w:rFonts w:ascii="Times New Roman" w:hAnsi="Times New Roman" w:cs="Times New Roman"/>
          <w:i/>
          <w:iCs/>
          <w:sz w:val="24"/>
          <w:szCs w:val="24"/>
        </w:rPr>
        <w:t>stakeholder</w:t>
      </w:r>
      <w:r w:rsidRPr="00912797">
        <w:rPr>
          <w:rFonts w:ascii="Times New Roman" w:hAnsi="Times New Roman" w:cs="Times New Roman"/>
          <w:sz w:val="24"/>
          <w:szCs w:val="24"/>
        </w:rPr>
        <w:t>-nya.</w:t>
      </w:r>
      <w:r w:rsidR="00F12D4D">
        <w:rPr>
          <w:rFonts w:ascii="Times New Roman" w:hAnsi="Times New Roman" w:cs="Times New Roman"/>
          <w:sz w:val="24"/>
          <w:szCs w:val="24"/>
        </w:rPr>
        <w:t xml:space="preserve"> </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26533/eksis.v13i2.311","ISSN":"1907-7513","abstract":"Penelitian ini bertujuan untuk mengetahui implementasi Corporate Social Responsibility (CSR) pada BMT Maslahah Kantor Cabang Pembantu Sumobito Jombang apakah sudah sesuai dengan perspektif Syariah Enterprise Theory. Metode penelitian dengan deskriptif kualitatif, sumber data diperoleh dari observasi dan wawancara. Hasil penelitian menunjukkan bahwa Implementasi Corporate Social Responsibility pada BMT Maslahah Kantor Cabang Pembantu telah dilakukan sesuai dengan Syariah Enterprise Theory (SET). BMT Maslahah telah melaksanan Corporate Social Responsibility akuntabilitas vertical terhadap Allah SWT yang dapat dianggap sebagai upaya koperasi untuk memenuhi prinsip syariah. BMT Maslahah telah melaksanan Corporate Social Responsibility Akuntabilitas horizontal terhadap nasabah yang dilakukan BMT Maslahah Kantor Cabang Pembantu Sumobito Jombang dengan memberikan bantuan pembiayaan kepada UMKM. BMT Maslahah telah melaksanan Corporate Social Responsibility Akuntabilitas horizontal indirect stakeholders komunitas yang dilakukan BMT Maslahah dengan memberikan kepedulian kepada pihak-pihak yang sama sekali tidak memberika kontribusi (baik secara keuangan maupun non keuangan). BMT Maslahah telah melaksanan Corporate Social Responsibility Akuntabilitas horizontal indirect stakeholders dengan lingkungan sekitar tidak banyak yang dilakukan.","author":[{"dropping-particle":"","family":"Pramiana","given":"Omi","non-dropping-particle":"","parse-names":false,"suffix":""},{"dropping-particle":"","family":"Anisah","given":"Nur","non-dropping-particle":"","parse-names":false,"suffix":""}],"container-title":"Eksis: Jurnal Riset Ekonomi dan Bisnis","id":"ITEM-1","issue":"2","issued":{"date-parts":[["2018"]]},"page":"169-182","title":"Implementasi Corporate Social Responsibility (CSR) Dalam Perspektif Shariah Enterprise Theory","type":"article-journal","volume":"13"},"uris":["http://www.mendeley.com/documents/?uuid=71384a25-2984-4b2f-b885-065d7c9a8104","http://www.mendeley.com/documents/?uuid=1a310710-d0e5-4271-a565-3f008e9d0979"]}],"mendeley":{"formattedCitation":"(Pramiana &amp; Anisah, 2018)","plainTextFormattedCitation":"(Pramiana &amp; Anisah, 2018)","previouslyFormattedCitation":"(Pramiana &amp; Anisah, 2018)"},"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Pramiana &amp; Anisah, 2018)</w:t>
      </w:r>
      <w:r w:rsidR="00F12D4D">
        <w:rPr>
          <w:rFonts w:ascii="Times New Roman" w:hAnsi="Times New Roman" w:cs="Times New Roman"/>
          <w:sz w:val="24"/>
          <w:szCs w:val="24"/>
        </w:rPr>
        <w:fldChar w:fldCharType="end"/>
      </w:r>
      <w:r w:rsidRPr="00912797">
        <w:rPr>
          <w:rFonts w:ascii="Times New Roman" w:hAnsi="Times New Roman" w:cs="Times New Roman"/>
          <w:sz w:val="24"/>
          <w:szCs w:val="24"/>
        </w:rPr>
        <w:t xml:space="preserve"> yang mana pemberian manfaat yang dikatakan teori </w:t>
      </w:r>
      <w:r w:rsidRPr="00992865">
        <w:rPr>
          <w:rFonts w:ascii="Times New Roman" w:hAnsi="Times New Roman" w:cs="Times New Roman"/>
          <w:i/>
          <w:iCs/>
          <w:sz w:val="24"/>
          <w:szCs w:val="24"/>
        </w:rPr>
        <w:t>stakeholder</w:t>
      </w:r>
      <w:r w:rsidRPr="00912797">
        <w:rPr>
          <w:rFonts w:ascii="Times New Roman" w:hAnsi="Times New Roman" w:cs="Times New Roman"/>
          <w:sz w:val="24"/>
          <w:szCs w:val="24"/>
        </w:rPr>
        <w:t xml:space="preserve"> tersebut merupakan bentuk tanggung jawab Pertamina Retail yang di berikan kepada </w:t>
      </w:r>
      <w:r w:rsidRPr="00992865">
        <w:rPr>
          <w:rFonts w:ascii="Times New Roman" w:hAnsi="Times New Roman" w:cs="Times New Roman"/>
          <w:i/>
          <w:iCs/>
          <w:sz w:val="24"/>
          <w:szCs w:val="24"/>
        </w:rPr>
        <w:t>stakeholder</w:t>
      </w:r>
      <w:r w:rsidR="00992865">
        <w:rPr>
          <w:rFonts w:ascii="Times New Roman" w:hAnsi="Times New Roman" w:cs="Times New Roman"/>
          <w:sz w:val="24"/>
          <w:szCs w:val="24"/>
        </w:rPr>
        <w:t>-</w:t>
      </w:r>
      <w:r w:rsidRPr="00912797">
        <w:rPr>
          <w:rFonts w:ascii="Times New Roman" w:hAnsi="Times New Roman" w:cs="Times New Roman"/>
          <w:sz w:val="24"/>
          <w:szCs w:val="24"/>
        </w:rPr>
        <w:t xml:space="preserve">nya. </w:t>
      </w:r>
    </w:p>
    <w:p w14:paraId="0981BDD5" w14:textId="703F29CD" w:rsidR="00912797" w:rsidRPr="00912797" w:rsidRDefault="00912797" w:rsidP="00912797">
      <w:pPr>
        <w:spacing w:line="360" w:lineRule="auto"/>
        <w:jc w:val="both"/>
        <w:rPr>
          <w:rFonts w:ascii="Times New Roman" w:hAnsi="Times New Roman" w:cs="Times New Roman"/>
          <w:sz w:val="24"/>
          <w:szCs w:val="24"/>
        </w:rPr>
      </w:pPr>
      <w:r w:rsidRPr="00912797">
        <w:rPr>
          <w:rFonts w:ascii="Times New Roman" w:hAnsi="Times New Roman" w:cs="Times New Roman"/>
          <w:sz w:val="24"/>
          <w:szCs w:val="24"/>
        </w:rPr>
        <w:tab/>
        <w:t xml:space="preserve">Pertamina Retail memiliki program-program tanggung jawab sosial dan lingkungan yang mana program-program tersebut mengacu kepada Pembangunan berkelanjutan atau SDGs. Hal ini memiliki kesinambungan dengan peryataan dari Moscardo Lamberton Wels dalam </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31315/jik.v16i3.3206","ISSN":"1693-3028","abstract":"Corporate Social Responsibility (CSR ) telah menjadi bagian yang integral dalam industri bisnis saat ini. Paradigma CSR pun telah berubah, perusahaan harus berusaha mengimplementasikan CSR dengan pendekatan Sustainable Development Goals (SDG’s)“ pada visi businessnya. Prinsip yang dikandung dalam Sustainaible Development pada intinya adalah perusahaan tidak hanya memperhatikan keuntungan perusahaan semata dengan cara menjaga reputasi, corporate image atau meningkatkan market share namun juga harus mengembangkan proses pembangunan tanpa mengorbankan pemenuhan kebutuhan generasi yang akan datang. Oleh karena itu SDG’s melibatkan 3 pilar atau yang dikenal dengan “Triple Bottom Line “ yakni pertama meminimalisir kerushakan lingkungan; Kedua , memberikan manfaat kepada masyarakat dimana organisasi berada; Ketiga, memberikan “economic value” bagi perushaan. Untuk menjalankan prinsip program CSR dengan prinsip SDG’s ini memerlukan partisipasi dari perusahaan maupun masyarakat , maka untuk membantu mengatasi solusi ini diperlukan pendekatan komunikasi partisipatif dalam pelaksanaan program CSR. Makalah ini mengindikasikan bahwa untuk mendorong perubahan perilaku kebiasaan masyarakat sehari-hari atau meningkatkan kesadaran masyarakat tidak cukup hanya melalui pengembangan komunikasi partisipatif , namun diperlukan pula program yang berkesinambungan dengan melakukan mentoring dan berbagi pengetahuan untuk memperkuat sikap dan perilaku terhadap kesehatan dan gizi serta kebersihan.","author":[{"dropping-particle":"","family":"Natakoesoemah","given":"Susilowati","non-dropping-particle":"","parse-names":false,"suffix":""}],"container-title":"Jurnal Ilmu Komunikasi","id":"ITEM-1","issue":"3","issued":{"date-parts":[["2020"]]},"page":"247","title":"Pendekatan Komunikasi Partisipatif sebagai Model Pelaksanaan Program Corporate Social Responsibility (CSR ) JAPFA4Kids","type":"article-journal","volume":"16"},"uris":["http://www.mendeley.com/documents/?uuid=3ae9e7ed-cd77-4d97-ba68-6382e2fd7d02","http://www.mendeley.com/documents/?uuid=3e8aa04e-c627-4a81-a053-7602d5d37487"]}],"mendeley":{"formattedCitation":"(Natakoesoemah, 2020)","plainTextFormattedCitation":"(Natakoesoemah, 2020)","previouslyFormattedCitation":"(Natakoesoemah, 2020)"},"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Natakoesoemah, 2020)</w:t>
      </w:r>
      <w:r w:rsidR="00F12D4D">
        <w:rPr>
          <w:rFonts w:ascii="Times New Roman" w:hAnsi="Times New Roman" w:cs="Times New Roman"/>
          <w:sz w:val="24"/>
          <w:szCs w:val="24"/>
        </w:rPr>
        <w:fldChar w:fldCharType="end"/>
      </w:r>
      <w:r w:rsidRPr="00912797">
        <w:rPr>
          <w:rFonts w:ascii="Times New Roman" w:hAnsi="Times New Roman" w:cs="Times New Roman"/>
          <w:sz w:val="24"/>
          <w:szCs w:val="24"/>
        </w:rPr>
        <w:t xml:space="preserve">, yang mana </w:t>
      </w:r>
      <w:r w:rsidRPr="00992865">
        <w:rPr>
          <w:rFonts w:ascii="Times New Roman" w:hAnsi="Times New Roman" w:cs="Times New Roman"/>
          <w:i/>
          <w:iCs/>
          <w:sz w:val="24"/>
          <w:szCs w:val="24"/>
        </w:rPr>
        <w:t>Corporate Social Resposibility</w:t>
      </w:r>
      <w:r w:rsidRPr="00912797">
        <w:rPr>
          <w:rFonts w:ascii="Times New Roman" w:hAnsi="Times New Roman" w:cs="Times New Roman"/>
          <w:sz w:val="24"/>
          <w:szCs w:val="24"/>
        </w:rPr>
        <w:t xml:space="preserve"> memiliki kesinambungan dengan </w:t>
      </w:r>
      <w:r w:rsidRPr="00992865">
        <w:rPr>
          <w:rFonts w:ascii="Times New Roman" w:hAnsi="Times New Roman" w:cs="Times New Roman"/>
          <w:i/>
          <w:iCs/>
          <w:sz w:val="24"/>
          <w:szCs w:val="24"/>
        </w:rPr>
        <w:t>Sustainable Development Goals</w:t>
      </w:r>
      <w:r w:rsidRPr="00912797">
        <w:rPr>
          <w:rFonts w:ascii="Times New Roman" w:hAnsi="Times New Roman" w:cs="Times New Roman"/>
          <w:sz w:val="24"/>
          <w:szCs w:val="24"/>
        </w:rPr>
        <w:t xml:space="preserve"> dimana </w:t>
      </w:r>
      <w:r w:rsidRPr="00992865">
        <w:rPr>
          <w:rFonts w:ascii="Times New Roman" w:hAnsi="Times New Roman" w:cs="Times New Roman"/>
          <w:i/>
          <w:iCs/>
          <w:sz w:val="24"/>
          <w:szCs w:val="24"/>
        </w:rPr>
        <w:t>Corporate Social Resposibility</w:t>
      </w:r>
      <w:r w:rsidRPr="00912797">
        <w:rPr>
          <w:rFonts w:ascii="Times New Roman" w:hAnsi="Times New Roman" w:cs="Times New Roman"/>
          <w:sz w:val="24"/>
          <w:szCs w:val="24"/>
        </w:rPr>
        <w:t xml:space="preserve"> merupakan komitment bisnis untuk berkontribusi pada pembangunan ekonomi yang berkelanjutan, bekerja dengan karyawan, keluarga mereka, komunitas lokal dan masyarakat pada umumnya untuk memperbaiki kualitas hidup mereka . Dalam hasil temuan penelitian ini dimana Pertamina Retail memiliki berbagai program CSR yang mengacu pada SDGs. Pertamina Retail memiliki 4 pilar yang mengacu pada SDGs dalam program CSR yaitu pilar Pendidikan, Pemberdayaan masyarakat, sosial dan kesehatan. Dari keempat pilar tersebut Pertamina Retail mengidentifikasi wilayah unit bisnisnya terkait adanya permasalahaan yang mengacu pada pilar tersebut bila di temukan masalah yang terjadi maka Pertamina Retail dapat mengimplementasikan kedalam program tanggung jawab sosial dan lingkungan. </w:t>
      </w:r>
    </w:p>
    <w:p w14:paraId="515C58B6" w14:textId="62267F40" w:rsidR="00912797" w:rsidRPr="00912797" w:rsidRDefault="00912797" w:rsidP="00912797">
      <w:pPr>
        <w:spacing w:line="360" w:lineRule="auto"/>
        <w:jc w:val="both"/>
        <w:rPr>
          <w:rFonts w:ascii="Times New Roman" w:hAnsi="Times New Roman" w:cs="Times New Roman"/>
          <w:sz w:val="24"/>
          <w:szCs w:val="24"/>
        </w:rPr>
      </w:pPr>
      <w:r w:rsidRPr="00912797">
        <w:rPr>
          <w:rFonts w:ascii="Times New Roman" w:hAnsi="Times New Roman" w:cs="Times New Roman"/>
          <w:sz w:val="24"/>
          <w:szCs w:val="24"/>
        </w:rPr>
        <w:tab/>
        <w:t xml:space="preserve">Pertamina Retail memiliki program tanggung jawab sosial dan lingkungan pada pilar kesehatan yang mana program tersebut meliputi program ”Pemeriksaan Kesehatan Gratis lansia” yang mana hal tersebut menunjukkan perhatian mereka terhadap kesehatan dan </w:t>
      </w:r>
      <w:r w:rsidRPr="00912797">
        <w:rPr>
          <w:rFonts w:ascii="Times New Roman" w:hAnsi="Times New Roman" w:cs="Times New Roman"/>
          <w:sz w:val="24"/>
          <w:szCs w:val="24"/>
        </w:rPr>
        <w:lastRenderedPageBreak/>
        <w:t xml:space="preserve">kesejahteraan kelompok populasi yang rentan. Adapula program “Pemeriksaan Kanker Serviks Wanita” yang menunjukkan upaya Pertamina Retail untuk memperhatikan kesehatan khusus pada masalah yang umum dihadapi oleh kaum perempuan. Program “Pemeriksaan paru TKJP” yang menunjukkan perhatian Pertamina Retail terhadap kesehatan dan keselamatan kerja. Program “Pertamina Retail sahabat </w:t>
      </w:r>
      <w:r w:rsidRPr="00992865">
        <w:rPr>
          <w:rFonts w:ascii="Times New Roman" w:hAnsi="Times New Roman" w:cs="Times New Roman"/>
          <w:i/>
          <w:iCs/>
          <w:sz w:val="24"/>
          <w:szCs w:val="24"/>
        </w:rPr>
        <w:t>difable</w:t>
      </w:r>
      <w:r w:rsidRPr="00912797">
        <w:rPr>
          <w:rFonts w:ascii="Times New Roman" w:hAnsi="Times New Roman" w:cs="Times New Roman"/>
          <w:sz w:val="24"/>
          <w:szCs w:val="24"/>
        </w:rPr>
        <w:t xml:space="preserve">” yang merupakan bentuk dukungan Pertamina Retail terhadap difabilitas dengan memberikan alat bantu </w:t>
      </w:r>
      <w:r w:rsidRPr="00992865">
        <w:rPr>
          <w:rFonts w:ascii="Times New Roman" w:hAnsi="Times New Roman" w:cs="Times New Roman"/>
          <w:i/>
          <w:iCs/>
          <w:sz w:val="24"/>
          <w:szCs w:val="24"/>
        </w:rPr>
        <w:t>difable</w:t>
      </w:r>
      <w:r w:rsidRPr="00912797">
        <w:rPr>
          <w:rFonts w:ascii="Times New Roman" w:hAnsi="Times New Roman" w:cs="Times New Roman"/>
          <w:sz w:val="24"/>
          <w:szCs w:val="24"/>
        </w:rPr>
        <w:t xml:space="preserve">. Dan yang terakhir program “Pertamina Retail Peduli Stunting” ini merupakan program tanggung jawab sosial dan lingkungan yang dilakukan Pertamina Retail dalam merespon adanya Permasalahan stunting dan gizi buruk yang terjadi pada di sekitar wilayah unit bisnis Pertamina Retail. </w:t>
      </w:r>
    </w:p>
    <w:p w14:paraId="6C334638" w14:textId="248E9923" w:rsidR="003B28D7" w:rsidRDefault="00912797" w:rsidP="00C74C8F">
      <w:pPr>
        <w:spacing w:line="360" w:lineRule="auto"/>
        <w:jc w:val="both"/>
        <w:rPr>
          <w:rFonts w:ascii="Times New Roman" w:hAnsi="Times New Roman" w:cs="Times New Roman"/>
          <w:sz w:val="24"/>
          <w:szCs w:val="24"/>
        </w:rPr>
      </w:pPr>
      <w:r w:rsidRPr="00912797">
        <w:rPr>
          <w:rFonts w:ascii="Times New Roman" w:hAnsi="Times New Roman" w:cs="Times New Roman"/>
          <w:sz w:val="24"/>
          <w:szCs w:val="24"/>
        </w:rPr>
        <w:t xml:space="preserve">Program-program kesehatan tersebut merupakan upaya Pertamina Retail dalam menangani permasalahan kesehatan yang terjadi di wilayah unit bisnisnya. Seperti halnya yang dinyatakan oleh </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Masalah kesehatan masyarakat sampai saat ini masih menjadi perhatian bagi pemerintah. Permasalahan kesehatan di Indonesia pada Tahun 2021 termasuk kedalam program nasional. Adapun keenam kegiatan prioritas tersebut diantaranya Jaminan Kesehatan Nasional (JKN), penurunan Angka Kematian Ibu (AKI) dan Angka Kematian Bayi (AKB), pencegahan stunting, peningkatan pengendalian penyakit baik menular maupun tidak menular serta penguatan health security untuk penanganan pandemi, penguatan Gerakan Masyarakat Hidup Sehat (GERMAS) serta peningkatan sistem kesehatan nasional Kesadaran masyarakat akan pentingnya kesehatan masih rendah. Kegiatan ini dilaksanakan pada tanggal 21 Desember 2021 dengan menggunakan Zoom dengan jumlah peserta 74 orang. Hasil dari kegiatan ini adalah menambah pengetahuan dan wawasan tentang permasalahan kesehatan serta pengendalian dan pencegahan penyakit yang terjadi pada Tahun 2021.","author":[{"dropping-particle":"","family":"Andika","given":"Fauziah","non-dropping-particle":"","parse-names":false,"suffix":""},{"dropping-particle":"","family":"Afriza","given":"Nur","non-dropping-particle":"","parse-names":false,"suffix":""},{"dropping-particle":"","family":"Husna","given":"Asmaul","non-dropping-particle":"","parse-names":false,"suffix":""},{"dropping-particle":"","family":"Rahmi","given":"Nuzulul","non-dropping-particle":"","parse-names":false,"suffix":""},{"dropping-particle":"","family":"Safitri","given":"Faradilla","non-dropping-particle":"","parse-names":false,"suffix":""}],"container-title":"Jurnal Pengabdian Masyarakat (Kesehatan)","id":"ITEM-1","issue":"1","issued":{"date-parts":[["2022"]]},"page":"39-44","title":"Edukasi Tentang Isu Permasalahan Kesehatan di Indonesia Bersama Calon Tenaga Kesehatan Masyarakat Provinsi Aceh","type":"article-journal","volume":"4"},"uris":["http://www.mendeley.com/documents/?uuid=808bf60d-392c-4677-a9cc-e3164c16fee0","http://www.mendeley.com/documents/?uuid=f2863d70-9590-4ba4-ac06-a7e110ead639"]}],"mendeley":{"formattedCitation":"(Andika et al., 2022)","manualFormatting":"(Andika  2022)","plainTextFormattedCitation":"(Andika et al., 2022)","previouslyFormattedCitation":"(Andika et al., 2022)"},"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Andika  2022)</w:t>
      </w:r>
      <w:r w:rsidR="00F12D4D">
        <w:rPr>
          <w:rFonts w:ascii="Times New Roman" w:hAnsi="Times New Roman" w:cs="Times New Roman"/>
          <w:sz w:val="24"/>
          <w:szCs w:val="24"/>
        </w:rPr>
        <w:fldChar w:fldCharType="end"/>
      </w:r>
      <w:r w:rsidR="00F12D4D">
        <w:rPr>
          <w:rFonts w:ascii="Times New Roman" w:hAnsi="Times New Roman" w:cs="Times New Roman"/>
          <w:sz w:val="24"/>
          <w:szCs w:val="24"/>
        </w:rPr>
        <w:t xml:space="preserve"> </w:t>
      </w:r>
      <w:r w:rsidRPr="00912797">
        <w:rPr>
          <w:rFonts w:ascii="Times New Roman" w:hAnsi="Times New Roman" w:cs="Times New Roman"/>
          <w:sz w:val="24"/>
          <w:szCs w:val="24"/>
        </w:rPr>
        <w:t>dimana masalah kesehatan masih menjadi problematika pada saat ini. Yang mana kesadaran akan pentingnya masih rendah. Tingkat kesehatan yang masih rendah khususnyan pada pemukiman kumuh. Pola perilaku di tengah lingkungan masyarakat yang tidak higenis ditambah sarana dan prasarana yang masih kurang memadai</w:t>
      </w:r>
      <w:r w:rsidR="003B28D7">
        <w:rPr>
          <w:rFonts w:ascii="Times New Roman" w:hAnsi="Times New Roman" w:cs="Times New Roman"/>
          <w:sz w:val="24"/>
          <w:szCs w:val="24"/>
        </w:rPr>
        <w:t>.</w:t>
      </w:r>
    </w:p>
    <w:p w14:paraId="0755D9BB" w14:textId="55565622" w:rsidR="00C74C8F" w:rsidRPr="003B28D7" w:rsidRDefault="00C74C8F" w:rsidP="00C74C8F">
      <w:pPr>
        <w:spacing w:line="360" w:lineRule="auto"/>
        <w:jc w:val="both"/>
        <w:rPr>
          <w:rFonts w:ascii="Times New Roman" w:hAnsi="Times New Roman" w:cs="Times New Roman"/>
          <w:b/>
          <w:bCs/>
          <w:sz w:val="24"/>
          <w:szCs w:val="24"/>
        </w:rPr>
      </w:pPr>
      <w:r w:rsidRPr="003B28D7">
        <w:rPr>
          <w:rFonts w:ascii="Times New Roman" w:hAnsi="Times New Roman" w:cs="Times New Roman"/>
          <w:b/>
          <w:bCs/>
          <w:sz w:val="24"/>
          <w:szCs w:val="24"/>
        </w:rPr>
        <w:t>Proses Pelaksanaan Program “Program Pertamina Retail Peduli Stunting”</w:t>
      </w:r>
    </w:p>
    <w:p w14:paraId="038E9B60" w14:textId="1ED20525" w:rsidR="00C74C8F" w:rsidRDefault="003B28D7" w:rsidP="002B5D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C74C8F" w:rsidRPr="00C74C8F">
        <w:rPr>
          <w:rFonts w:ascii="Times New Roman" w:hAnsi="Times New Roman" w:cs="Times New Roman"/>
          <w:sz w:val="24"/>
          <w:szCs w:val="24"/>
        </w:rPr>
        <w:t xml:space="preserve">alam proses pelaksanaan implementasi program “Pertamina Retail Peduli Stunting”, </w:t>
      </w:r>
      <w:r w:rsidR="003872D9" w:rsidRPr="003872D9">
        <w:rPr>
          <w:rFonts w:ascii="Times New Roman" w:hAnsi="Times New Roman" w:cs="Times New Roman"/>
          <w:sz w:val="24"/>
          <w:szCs w:val="24"/>
        </w:rPr>
        <w:t xml:space="preserve">Pertamina Retail </w:t>
      </w:r>
      <w:r w:rsidR="002B5D78">
        <w:rPr>
          <w:rFonts w:ascii="Times New Roman" w:hAnsi="Times New Roman" w:cs="Times New Roman"/>
          <w:sz w:val="24"/>
          <w:szCs w:val="24"/>
        </w:rPr>
        <w:t xml:space="preserve">memiliki beberapa tahapan. </w:t>
      </w:r>
      <w:r w:rsidR="00C74C8F" w:rsidRPr="00C74C8F">
        <w:rPr>
          <w:rFonts w:ascii="Times New Roman" w:hAnsi="Times New Roman" w:cs="Times New Roman"/>
          <w:sz w:val="24"/>
          <w:szCs w:val="24"/>
        </w:rPr>
        <w:t xml:space="preserve">Tahap pertama </w:t>
      </w:r>
      <w:r w:rsidR="00BF0F44">
        <w:rPr>
          <w:rFonts w:ascii="Times New Roman" w:hAnsi="Times New Roman" w:cs="Times New Roman"/>
          <w:sz w:val="24"/>
          <w:szCs w:val="24"/>
        </w:rPr>
        <w:t xml:space="preserve">yaitu tahap </w:t>
      </w:r>
      <w:r w:rsidR="00C74C8F" w:rsidRPr="00C74C8F">
        <w:rPr>
          <w:rFonts w:ascii="Times New Roman" w:hAnsi="Times New Roman" w:cs="Times New Roman"/>
          <w:sz w:val="24"/>
          <w:szCs w:val="24"/>
        </w:rPr>
        <w:t xml:space="preserve">survey ataupun social maping dan berkoordinasi dengan posyandu untuk memahami kebutuhan dan persiapan yang diperlukan. Setelah mengetahui kebutuhan dari posyandu, perusahaan melakukan persiapan dengan mencari barang-barang kebutuhan yang diperlukan. Selanjutnya, Pertamina Retail berkerjasama dengan unit bisnis SPBU Pertamina dan pemerintah setempat untuk menyiapkan lokasi acara. Setelah semua persiapan dan peralatan siap, acara dapat dilaksanakan. Dalam acaranya sendiri mulai dari melakukan edukasi, pemeriksaan kesehatan, pemberian simbolis alat kesehatan serta pemberian makanan penambah gizi pada peserta. </w:t>
      </w:r>
    </w:p>
    <w:p w14:paraId="37855D1D" w14:textId="77777777" w:rsidR="00C74C8F" w:rsidRPr="00097204" w:rsidRDefault="00C74C8F" w:rsidP="00C74C8F">
      <w:pPr>
        <w:keepNext/>
        <w:spacing w:line="480" w:lineRule="auto"/>
        <w:jc w:val="center"/>
        <w:rPr>
          <w:rFonts w:ascii="Times New Roman" w:hAnsi="Times New Roman" w:cs="Times New Roman"/>
        </w:rPr>
      </w:pPr>
      <w:r w:rsidRPr="00097204">
        <w:rPr>
          <w:rFonts w:ascii="Times New Roman" w:hAnsi="Times New Roman" w:cs="Times New Roman"/>
          <w:noProof/>
          <w:color w:val="000000" w:themeColor="text1"/>
          <w:sz w:val="24"/>
          <w:szCs w:val="24"/>
          <w:lang w:val="en-US"/>
        </w:rPr>
        <w:lastRenderedPageBreak/>
        <w:drawing>
          <wp:inline distT="0" distB="0" distL="0" distR="0" wp14:anchorId="48D9466C" wp14:editId="525089A7">
            <wp:extent cx="2752725" cy="2064711"/>
            <wp:effectExtent l="0" t="0" r="0" b="0"/>
            <wp:docPr id="270732512" name="Picture 6"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32512" name="Picture 6" descr="A group of people in a roo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69485" cy="2077282"/>
                    </a:xfrm>
                    <a:prstGeom prst="rect">
                      <a:avLst/>
                    </a:prstGeom>
                  </pic:spPr>
                </pic:pic>
              </a:graphicData>
            </a:graphic>
          </wp:inline>
        </w:drawing>
      </w:r>
    </w:p>
    <w:p w14:paraId="4C6256C0" w14:textId="20CC38C0" w:rsidR="00C74C8F" w:rsidRPr="00CB2025" w:rsidRDefault="00C74C8F" w:rsidP="00A50C7E">
      <w:pPr>
        <w:pStyle w:val="Caption"/>
        <w:spacing w:after="0"/>
        <w:jc w:val="center"/>
        <w:rPr>
          <w:rFonts w:ascii="Times New Roman" w:hAnsi="Times New Roman" w:cs="Times New Roman"/>
          <w:i w:val="0"/>
          <w:iCs w:val="0"/>
          <w:color w:val="000000" w:themeColor="text1"/>
          <w:sz w:val="22"/>
          <w:szCs w:val="22"/>
        </w:rPr>
      </w:pPr>
      <w:r w:rsidRPr="00CB2025">
        <w:rPr>
          <w:rFonts w:ascii="Times New Roman" w:hAnsi="Times New Roman" w:cs="Times New Roman"/>
          <w:i w:val="0"/>
          <w:iCs w:val="0"/>
          <w:color w:val="000000" w:themeColor="text1"/>
          <w:sz w:val="22"/>
          <w:szCs w:val="22"/>
        </w:rPr>
        <w:t xml:space="preserve">Gambar  </w:t>
      </w:r>
      <w:r w:rsidRPr="00CB2025">
        <w:rPr>
          <w:rFonts w:ascii="Times New Roman" w:hAnsi="Times New Roman" w:cs="Times New Roman"/>
          <w:i w:val="0"/>
          <w:iCs w:val="0"/>
          <w:color w:val="000000" w:themeColor="text1"/>
          <w:sz w:val="22"/>
          <w:szCs w:val="22"/>
        </w:rPr>
        <w:fldChar w:fldCharType="begin"/>
      </w:r>
      <w:r w:rsidRPr="00CB2025">
        <w:rPr>
          <w:rFonts w:ascii="Times New Roman" w:hAnsi="Times New Roman" w:cs="Times New Roman"/>
          <w:i w:val="0"/>
          <w:iCs w:val="0"/>
          <w:color w:val="000000" w:themeColor="text1"/>
          <w:sz w:val="22"/>
          <w:szCs w:val="22"/>
        </w:rPr>
        <w:instrText xml:space="preserve"> SEQ Gambar_ \* ARABIC </w:instrText>
      </w:r>
      <w:r w:rsidRPr="00CB2025">
        <w:rPr>
          <w:rFonts w:ascii="Times New Roman" w:hAnsi="Times New Roman" w:cs="Times New Roman"/>
          <w:i w:val="0"/>
          <w:iCs w:val="0"/>
          <w:color w:val="000000" w:themeColor="text1"/>
          <w:sz w:val="22"/>
          <w:szCs w:val="22"/>
        </w:rPr>
        <w:fldChar w:fldCharType="separate"/>
      </w:r>
      <w:r w:rsidR="005A6541" w:rsidRPr="00CB2025">
        <w:rPr>
          <w:rFonts w:ascii="Times New Roman" w:hAnsi="Times New Roman" w:cs="Times New Roman"/>
          <w:i w:val="0"/>
          <w:iCs w:val="0"/>
          <w:noProof/>
          <w:color w:val="000000" w:themeColor="text1"/>
          <w:sz w:val="22"/>
          <w:szCs w:val="22"/>
        </w:rPr>
        <w:t>1</w:t>
      </w:r>
      <w:r w:rsidRPr="00CB2025">
        <w:rPr>
          <w:rFonts w:ascii="Times New Roman" w:hAnsi="Times New Roman" w:cs="Times New Roman"/>
          <w:i w:val="0"/>
          <w:iCs w:val="0"/>
          <w:color w:val="000000" w:themeColor="text1"/>
          <w:sz w:val="22"/>
          <w:szCs w:val="22"/>
        </w:rPr>
        <w:fldChar w:fldCharType="end"/>
      </w:r>
      <w:r w:rsidR="00CB2025">
        <w:rPr>
          <w:rFonts w:ascii="Times New Roman" w:hAnsi="Times New Roman" w:cs="Times New Roman"/>
          <w:i w:val="0"/>
          <w:iCs w:val="0"/>
          <w:color w:val="000000" w:themeColor="text1"/>
          <w:sz w:val="22"/>
          <w:szCs w:val="22"/>
        </w:rPr>
        <w:t>.</w:t>
      </w:r>
      <w:r w:rsidRPr="00CB2025">
        <w:rPr>
          <w:rFonts w:ascii="Times New Roman" w:hAnsi="Times New Roman" w:cs="Times New Roman"/>
          <w:i w:val="0"/>
          <w:iCs w:val="0"/>
          <w:color w:val="000000" w:themeColor="text1"/>
          <w:sz w:val="22"/>
          <w:szCs w:val="22"/>
        </w:rPr>
        <w:t xml:space="preserve"> Edukasi Stunting</w:t>
      </w:r>
    </w:p>
    <w:p w14:paraId="6F395721" w14:textId="3AAF7B13" w:rsidR="00C74C8F" w:rsidRPr="00C74C8F" w:rsidRDefault="00C74C8F" w:rsidP="00A50C7E">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w:t>
      </w:r>
      <w:r w:rsidRPr="00C74C8F">
        <w:rPr>
          <w:rFonts w:ascii="Times New Roman" w:hAnsi="Times New Roman" w:cs="Times New Roman"/>
          <w:color w:val="000000" w:themeColor="text1"/>
        </w:rPr>
        <w:t xml:space="preserve">Sumber : </w:t>
      </w:r>
      <w:r w:rsidRPr="00C74C8F">
        <w:rPr>
          <w:rFonts w:ascii="Times New Roman" w:hAnsi="Times New Roman" w:cs="Times New Roman"/>
          <w:i/>
          <w:iCs/>
          <w:color w:val="000000" w:themeColor="text1"/>
        </w:rPr>
        <w:t>Corporate Communication</w:t>
      </w:r>
      <w:r w:rsidRPr="00C74C8F">
        <w:rPr>
          <w:rFonts w:ascii="Times New Roman" w:hAnsi="Times New Roman" w:cs="Times New Roman"/>
          <w:color w:val="000000" w:themeColor="text1"/>
        </w:rPr>
        <w:t xml:space="preserve"> Pertamina Retail</w:t>
      </w:r>
      <w:r>
        <w:rPr>
          <w:rFonts w:ascii="Times New Roman" w:hAnsi="Times New Roman" w:cs="Times New Roman"/>
          <w:color w:val="000000" w:themeColor="text1"/>
        </w:rPr>
        <w:t>)</w:t>
      </w:r>
    </w:p>
    <w:p w14:paraId="05D080C2" w14:textId="77777777" w:rsidR="00C74C8F" w:rsidRPr="00C74C8F" w:rsidRDefault="00C74C8F" w:rsidP="00C74C8F">
      <w:pPr>
        <w:spacing w:line="480" w:lineRule="auto"/>
        <w:ind w:left="142" w:firstLine="578"/>
        <w:jc w:val="both"/>
        <w:rPr>
          <w:rFonts w:ascii="Times New Roman" w:hAnsi="Times New Roman" w:cs="Times New Roman"/>
          <w:color w:val="000000" w:themeColor="text1"/>
        </w:rPr>
      </w:pPr>
    </w:p>
    <w:p w14:paraId="48F8F1F0" w14:textId="0D2FB066" w:rsidR="00B64D09" w:rsidRPr="00097204" w:rsidRDefault="00C74C8F" w:rsidP="00A50C7E">
      <w:pPr>
        <w:spacing w:after="0" w:line="24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ikut </w:t>
      </w:r>
      <w:r w:rsidRPr="00097204">
        <w:rPr>
          <w:rFonts w:ascii="Times New Roman" w:hAnsi="Times New Roman" w:cs="Times New Roman"/>
          <w:color w:val="000000" w:themeColor="text1"/>
          <w:sz w:val="24"/>
          <w:szCs w:val="24"/>
        </w:rPr>
        <w:t xml:space="preserve">adanya edukasi stunting yang dilakukan oleh Pertamina Retail. </w:t>
      </w:r>
      <w:r w:rsidR="00B64D09">
        <w:rPr>
          <w:rFonts w:ascii="Times New Roman" w:hAnsi="Times New Roman" w:cs="Times New Roman"/>
          <w:color w:val="000000" w:themeColor="text1"/>
          <w:sz w:val="24"/>
          <w:szCs w:val="24"/>
        </w:rPr>
        <w:t xml:space="preserve">Edukasi ini diberikan kepada para ibu mengandung dan para ibu yang membawa anak, edukasi yang diberikan berasal dari para tenaga ahil kesehatan dimana pada program “Pertamina Retail Peduli Stunting” ini yaitu dokter dari puskesmas setempat. </w:t>
      </w:r>
    </w:p>
    <w:p w14:paraId="2AE83804" w14:textId="11665BDB" w:rsidR="00C74C8F" w:rsidRPr="00097204" w:rsidRDefault="00C74C8F" w:rsidP="00C74C8F">
      <w:pPr>
        <w:spacing w:line="480" w:lineRule="auto"/>
        <w:ind w:firstLine="709"/>
        <w:jc w:val="both"/>
        <w:rPr>
          <w:rFonts w:ascii="Times New Roman" w:hAnsi="Times New Roman" w:cs="Times New Roman"/>
          <w:noProof/>
          <w:color w:val="000000" w:themeColor="text1"/>
          <w:sz w:val="24"/>
          <w:szCs w:val="24"/>
        </w:rPr>
      </w:pPr>
    </w:p>
    <w:p w14:paraId="29B9CB5E" w14:textId="77777777" w:rsidR="00C74C8F" w:rsidRPr="00097204" w:rsidRDefault="00C74C8F" w:rsidP="00C74C8F">
      <w:pPr>
        <w:spacing w:line="480" w:lineRule="auto"/>
        <w:ind w:left="142" w:firstLine="578"/>
        <w:jc w:val="center"/>
        <w:rPr>
          <w:rFonts w:ascii="Times New Roman" w:hAnsi="Times New Roman" w:cs="Times New Roman"/>
          <w:b/>
          <w:bCs/>
          <w:color w:val="000000" w:themeColor="text1"/>
          <w:sz w:val="24"/>
          <w:szCs w:val="24"/>
        </w:rPr>
      </w:pPr>
    </w:p>
    <w:p w14:paraId="57BBADCA" w14:textId="77777777" w:rsidR="00C74C8F" w:rsidRPr="00097204" w:rsidRDefault="00C74C8F" w:rsidP="00C74C8F">
      <w:pPr>
        <w:keepNext/>
        <w:spacing w:line="480" w:lineRule="auto"/>
        <w:jc w:val="center"/>
        <w:rPr>
          <w:rFonts w:ascii="Times New Roman" w:hAnsi="Times New Roman" w:cs="Times New Roman"/>
        </w:rPr>
      </w:pPr>
      <w:r w:rsidRPr="00097204">
        <w:rPr>
          <w:rFonts w:ascii="Times New Roman" w:hAnsi="Times New Roman" w:cs="Times New Roman"/>
          <w:noProof/>
          <w:color w:val="000000" w:themeColor="text1"/>
          <w:sz w:val="24"/>
          <w:szCs w:val="24"/>
          <w:lang w:val="en-US"/>
        </w:rPr>
        <w:drawing>
          <wp:inline distT="0" distB="0" distL="0" distR="0" wp14:anchorId="1743BC14" wp14:editId="56032934">
            <wp:extent cx="2857500" cy="2143299"/>
            <wp:effectExtent l="0" t="0" r="0" b="0"/>
            <wp:docPr id="710852847" name="Picture 710852847" descr="A person and a bab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2589" name="Picture 4" descr="A person and a baby&#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72539" cy="2154579"/>
                    </a:xfrm>
                    <a:prstGeom prst="rect">
                      <a:avLst/>
                    </a:prstGeom>
                  </pic:spPr>
                </pic:pic>
              </a:graphicData>
            </a:graphic>
          </wp:inline>
        </w:drawing>
      </w:r>
    </w:p>
    <w:p w14:paraId="29B1B547" w14:textId="55A9D0ED" w:rsidR="00C74C8F" w:rsidRPr="00C74C8F" w:rsidRDefault="00C74C8F" w:rsidP="00A50C7E">
      <w:pPr>
        <w:pStyle w:val="Caption"/>
        <w:spacing w:after="0"/>
        <w:jc w:val="center"/>
        <w:rPr>
          <w:rFonts w:ascii="Times New Roman" w:hAnsi="Times New Roman" w:cs="Times New Roman"/>
          <w:b/>
          <w:bCs/>
          <w:i w:val="0"/>
          <w:iCs w:val="0"/>
          <w:color w:val="000000" w:themeColor="text1"/>
          <w:sz w:val="32"/>
          <w:szCs w:val="32"/>
        </w:rPr>
      </w:pPr>
      <w:r w:rsidRPr="00C74C8F">
        <w:rPr>
          <w:rFonts w:ascii="Times New Roman" w:hAnsi="Times New Roman" w:cs="Times New Roman"/>
          <w:i w:val="0"/>
          <w:iCs w:val="0"/>
          <w:color w:val="000000" w:themeColor="text1"/>
          <w:sz w:val="22"/>
          <w:szCs w:val="22"/>
        </w:rPr>
        <w:t xml:space="preserve">Gambar  </w:t>
      </w:r>
      <w:r w:rsidRPr="00C74C8F">
        <w:rPr>
          <w:rFonts w:ascii="Times New Roman" w:hAnsi="Times New Roman" w:cs="Times New Roman"/>
          <w:i w:val="0"/>
          <w:iCs w:val="0"/>
          <w:color w:val="000000" w:themeColor="text1"/>
          <w:sz w:val="22"/>
          <w:szCs w:val="22"/>
        </w:rPr>
        <w:fldChar w:fldCharType="begin"/>
      </w:r>
      <w:r w:rsidRPr="00C74C8F">
        <w:rPr>
          <w:rFonts w:ascii="Times New Roman" w:hAnsi="Times New Roman" w:cs="Times New Roman"/>
          <w:i w:val="0"/>
          <w:iCs w:val="0"/>
          <w:color w:val="000000" w:themeColor="text1"/>
          <w:sz w:val="22"/>
          <w:szCs w:val="22"/>
        </w:rPr>
        <w:instrText xml:space="preserve"> SEQ Gambar_ \* ARABIC </w:instrText>
      </w:r>
      <w:r w:rsidRPr="00C74C8F">
        <w:rPr>
          <w:rFonts w:ascii="Times New Roman" w:hAnsi="Times New Roman" w:cs="Times New Roman"/>
          <w:i w:val="0"/>
          <w:iCs w:val="0"/>
          <w:color w:val="000000" w:themeColor="text1"/>
          <w:sz w:val="22"/>
          <w:szCs w:val="22"/>
        </w:rPr>
        <w:fldChar w:fldCharType="separate"/>
      </w:r>
      <w:r w:rsidR="005A6541">
        <w:rPr>
          <w:rFonts w:ascii="Times New Roman" w:hAnsi="Times New Roman" w:cs="Times New Roman"/>
          <w:i w:val="0"/>
          <w:iCs w:val="0"/>
          <w:noProof/>
          <w:color w:val="000000" w:themeColor="text1"/>
          <w:sz w:val="22"/>
          <w:szCs w:val="22"/>
        </w:rPr>
        <w:t>2</w:t>
      </w:r>
      <w:r w:rsidRPr="00C74C8F">
        <w:rPr>
          <w:rFonts w:ascii="Times New Roman" w:hAnsi="Times New Roman" w:cs="Times New Roman"/>
          <w:i w:val="0"/>
          <w:iCs w:val="0"/>
          <w:color w:val="000000" w:themeColor="text1"/>
          <w:sz w:val="22"/>
          <w:szCs w:val="22"/>
        </w:rPr>
        <w:fldChar w:fldCharType="end"/>
      </w:r>
      <w:r w:rsidR="00CB2025">
        <w:rPr>
          <w:rFonts w:ascii="Times New Roman" w:hAnsi="Times New Roman" w:cs="Times New Roman"/>
          <w:i w:val="0"/>
          <w:iCs w:val="0"/>
          <w:color w:val="000000" w:themeColor="text1"/>
          <w:sz w:val="22"/>
          <w:szCs w:val="22"/>
        </w:rPr>
        <w:t>.</w:t>
      </w:r>
      <w:r w:rsidRPr="00C74C8F">
        <w:rPr>
          <w:rFonts w:ascii="Times New Roman" w:hAnsi="Times New Roman" w:cs="Times New Roman"/>
          <w:i w:val="0"/>
          <w:iCs w:val="0"/>
          <w:color w:val="000000" w:themeColor="text1"/>
          <w:sz w:val="22"/>
          <w:szCs w:val="22"/>
        </w:rPr>
        <w:t xml:space="preserve"> Pemeriksaan Kesehatan</w:t>
      </w:r>
    </w:p>
    <w:p w14:paraId="63BE1C44" w14:textId="6EC0F042" w:rsidR="00C74C8F" w:rsidRPr="00C74C8F" w:rsidRDefault="00C74C8F" w:rsidP="00A50C7E">
      <w:pPr>
        <w:spacing w:after="0" w:line="240" w:lineRule="auto"/>
        <w:jc w:val="center"/>
        <w:rPr>
          <w:rFonts w:ascii="Times New Roman" w:hAnsi="Times New Roman" w:cs="Times New Roman"/>
          <w:color w:val="000000" w:themeColor="text1"/>
        </w:rPr>
      </w:pPr>
      <w:r w:rsidRPr="00C74C8F">
        <w:rPr>
          <w:rFonts w:ascii="Times New Roman" w:hAnsi="Times New Roman" w:cs="Times New Roman"/>
          <w:color w:val="000000" w:themeColor="text1"/>
        </w:rPr>
        <w:t>(Sumber: Corporate Communication Pertamina Retail)</w:t>
      </w:r>
    </w:p>
    <w:p w14:paraId="0F4F4B4D" w14:textId="77777777" w:rsidR="00C74C8F" w:rsidRPr="00097204" w:rsidRDefault="00C74C8F" w:rsidP="00C74C8F">
      <w:pPr>
        <w:spacing w:line="480" w:lineRule="auto"/>
        <w:ind w:left="142" w:firstLine="578"/>
        <w:jc w:val="both"/>
        <w:rPr>
          <w:rFonts w:ascii="Times New Roman" w:hAnsi="Times New Roman" w:cs="Times New Roman"/>
          <w:color w:val="000000" w:themeColor="text1"/>
          <w:sz w:val="24"/>
          <w:szCs w:val="24"/>
        </w:rPr>
      </w:pPr>
    </w:p>
    <w:p w14:paraId="1C14B44F" w14:textId="1F5486FF" w:rsidR="00B64D09" w:rsidRPr="00097204" w:rsidRDefault="003B28D7" w:rsidP="00A50C7E">
      <w:pPr>
        <w:spacing w:after="0" w:line="240" w:lineRule="auto"/>
        <w:ind w:firstLine="709"/>
        <w:jc w:val="both"/>
        <w:rPr>
          <w:rFonts w:ascii="Times New Roman" w:hAnsi="Times New Roman" w:cs="Times New Roman"/>
          <w:color w:val="000000" w:themeColor="text1"/>
          <w:sz w:val="24"/>
          <w:szCs w:val="24"/>
        </w:rPr>
      </w:pPr>
      <w:r w:rsidRPr="00097204">
        <w:rPr>
          <w:rFonts w:ascii="Times New Roman" w:hAnsi="Times New Roman" w:cs="Times New Roman"/>
          <w:color w:val="000000" w:themeColor="text1"/>
          <w:sz w:val="24"/>
          <w:szCs w:val="24"/>
        </w:rPr>
        <w:t>Selanjutnya gambar yang mengacu terhadap proses pemeriksaan kesehatan anak</w:t>
      </w:r>
      <w:r>
        <w:rPr>
          <w:rFonts w:ascii="Times New Roman" w:hAnsi="Times New Roman" w:cs="Times New Roman"/>
          <w:color w:val="000000" w:themeColor="text1"/>
          <w:sz w:val="24"/>
          <w:szCs w:val="24"/>
        </w:rPr>
        <w:t xml:space="preserve">. </w:t>
      </w:r>
      <w:r>
        <w:rPr>
          <w:rFonts w:ascii="Times New Roman" w:hAnsi="Times New Roman" w:cs="Times New Roman"/>
          <w:noProof/>
          <w:color w:val="000000" w:themeColor="text1"/>
          <w:sz w:val="24"/>
          <w:szCs w:val="24"/>
        </w:rPr>
        <w:t>D</w:t>
      </w:r>
      <w:r w:rsidR="00B64D09">
        <w:rPr>
          <w:rFonts w:ascii="Times New Roman" w:hAnsi="Times New Roman" w:cs="Times New Roman"/>
          <w:noProof/>
          <w:color w:val="000000" w:themeColor="text1"/>
          <w:sz w:val="24"/>
          <w:szCs w:val="24"/>
        </w:rPr>
        <w:t>imana pihak posyandu setempat bersama tenaga kesehatan melakukan pemeriksaan kesehatan kepada para peserta baik balita,</w:t>
      </w:r>
      <w:r>
        <w:rPr>
          <w:rFonts w:ascii="Times New Roman" w:hAnsi="Times New Roman" w:cs="Times New Roman"/>
          <w:noProof/>
          <w:color w:val="000000" w:themeColor="text1"/>
          <w:sz w:val="24"/>
          <w:szCs w:val="24"/>
        </w:rPr>
        <w:t xml:space="preserve"> </w:t>
      </w:r>
      <w:r w:rsidR="00B64D09">
        <w:rPr>
          <w:rFonts w:ascii="Times New Roman" w:hAnsi="Times New Roman" w:cs="Times New Roman"/>
          <w:noProof/>
          <w:color w:val="000000" w:themeColor="text1"/>
          <w:sz w:val="24"/>
          <w:szCs w:val="24"/>
        </w:rPr>
        <w:t>anak</w:t>
      </w:r>
      <w:r>
        <w:rPr>
          <w:rFonts w:ascii="Times New Roman" w:hAnsi="Times New Roman" w:cs="Times New Roman"/>
          <w:noProof/>
          <w:color w:val="000000" w:themeColor="text1"/>
          <w:sz w:val="24"/>
          <w:szCs w:val="24"/>
        </w:rPr>
        <w:t>-</w:t>
      </w:r>
      <w:r w:rsidR="00B64D09">
        <w:rPr>
          <w:rFonts w:ascii="Times New Roman" w:hAnsi="Times New Roman" w:cs="Times New Roman"/>
          <w:noProof/>
          <w:color w:val="000000" w:themeColor="text1"/>
          <w:sz w:val="24"/>
          <w:szCs w:val="24"/>
        </w:rPr>
        <w:t xml:space="preserve">anak maupun ibu yang sedang mengandung. Yang mana hal ini dilakukan untuk mengetahui adanya </w:t>
      </w:r>
      <w:r>
        <w:rPr>
          <w:rFonts w:ascii="Times New Roman" w:hAnsi="Times New Roman" w:cs="Times New Roman"/>
          <w:noProof/>
          <w:color w:val="000000" w:themeColor="text1"/>
          <w:sz w:val="24"/>
          <w:szCs w:val="24"/>
        </w:rPr>
        <w:t xml:space="preserve">indikasi stunting yang terjadi pada anak. </w:t>
      </w:r>
      <w:r>
        <w:rPr>
          <w:rFonts w:ascii="Times New Roman" w:hAnsi="Times New Roman" w:cs="Times New Roman"/>
          <w:noProof/>
          <w:color w:val="000000" w:themeColor="text1"/>
          <w:sz w:val="24"/>
          <w:szCs w:val="24"/>
        </w:rPr>
        <w:lastRenderedPageBreak/>
        <w:t>Dalam pemeriksaan kesehatan ini, dilakukan juga kosultasi untuk dapat mencegah indikasi stunting pada anak,balita, maupun bayi dalam kandungan.</w:t>
      </w:r>
    </w:p>
    <w:p w14:paraId="3AF9CC05" w14:textId="77777777" w:rsidR="00B64D09" w:rsidRDefault="00B64D09" w:rsidP="00C74C8F">
      <w:pPr>
        <w:spacing w:line="480" w:lineRule="auto"/>
        <w:ind w:firstLine="709"/>
        <w:jc w:val="both"/>
        <w:rPr>
          <w:rFonts w:ascii="Times New Roman" w:hAnsi="Times New Roman" w:cs="Times New Roman"/>
          <w:color w:val="000000" w:themeColor="text1"/>
          <w:sz w:val="24"/>
          <w:szCs w:val="24"/>
        </w:rPr>
      </w:pPr>
    </w:p>
    <w:p w14:paraId="113092BA" w14:textId="77777777" w:rsidR="00C74C8F" w:rsidRPr="00097204" w:rsidRDefault="00C74C8F" w:rsidP="003B28D7">
      <w:pPr>
        <w:spacing w:after="0" w:line="240" w:lineRule="auto"/>
        <w:rPr>
          <w:rFonts w:ascii="Times New Roman" w:hAnsi="Times New Roman" w:cs="Times New Roman"/>
          <w:color w:val="000000" w:themeColor="text1"/>
          <w:sz w:val="24"/>
          <w:szCs w:val="24"/>
        </w:rPr>
      </w:pPr>
    </w:p>
    <w:p w14:paraId="0F79ACA2" w14:textId="77777777" w:rsidR="00C74C8F" w:rsidRPr="00097204" w:rsidRDefault="00C74C8F" w:rsidP="00C74C8F">
      <w:pPr>
        <w:keepNext/>
        <w:spacing w:line="480" w:lineRule="auto"/>
        <w:jc w:val="center"/>
        <w:rPr>
          <w:rFonts w:ascii="Times New Roman" w:hAnsi="Times New Roman" w:cs="Times New Roman"/>
        </w:rPr>
      </w:pPr>
      <w:r w:rsidRPr="00097204">
        <w:rPr>
          <w:rFonts w:ascii="Times New Roman" w:hAnsi="Times New Roman" w:cs="Times New Roman"/>
          <w:noProof/>
          <w:color w:val="000000" w:themeColor="text1"/>
          <w:sz w:val="24"/>
          <w:szCs w:val="24"/>
          <w:lang w:val="en-US"/>
        </w:rPr>
        <w:drawing>
          <wp:inline distT="0" distB="0" distL="0" distR="0" wp14:anchorId="522BE3B0" wp14:editId="4DABE1D3">
            <wp:extent cx="2835906" cy="2127102"/>
            <wp:effectExtent l="0" t="0" r="0" b="0"/>
            <wp:docPr id="578998626" name="Picture 5" descr="A group of people standing in front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98626" name="Picture 5" descr="A group of people standing in front of a 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63833" cy="2148049"/>
                    </a:xfrm>
                    <a:prstGeom prst="rect">
                      <a:avLst/>
                    </a:prstGeom>
                  </pic:spPr>
                </pic:pic>
              </a:graphicData>
            </a:graphic>
          </wp:inline>
        </w:drawing>
      </w:r>
    </w:p>
    <w:p w14:paraId="6AB350FF" w14:textId="7ACDFDD9" w:rsidR="004F41B2" w:rsidRPr="004F41B2" w:rsidRDefault="004F41B2" w:rsidP="00A50C7E">
      <w:pPr>
        <w:pStyle w:val="Caption"/>
        <w:spacing w:after="0"/>
        <w:jc w:val="center"/>
        <w:rPr>
          <w:rFonts w:ascii="Times New Roman" w:hAnsi="Times New Roman" w:cs="Times New Roman"/>
          <w:b/>
          <w:bCs/>
          <w:i w:val="0"/>
          <w:iCs w:val="0"/>
          <w:color w:val="000000" w:themeColor="text1"/>
          <w:sz w:val="32"/>
          <w:szCs w:val="32"/>
        </w:rPr>
      </w:pPr>
      <w:r w:rsidRPr="004F41B2">
        <w:rPr>
          <w:rFonts w:ascii="Times New Roman" w:hAnsi="Times New Roman" w:cs="Times New Roman"/>
          <w:i w:val="0"/>
          <w:iCs w:val="0"/>
          <w:color w:val="000000" w:themeColor="text1"/>
          <w:sz w:val="22"/>
          <w:szCs w:val="22"/>
        </w:rPr>
        <w:t xml:space="preserve">Gambar  </w:t>
      </w:r>
      <w:r w:rsidRPr="004F41B2">
        <w:rPr>
          <w:rFonts w:ascii="Times New Roman" w:hAnsi="Times New Roman" w:cs="Times New Roman"/>
          <w:i w:val="0"/>
          <w:iCs w:val="0"/>
          <w:color w:val="000000" w:themeColor="text1"/>
          <w:sz w:val="22"/>
          <w:szCs w:val="22"/>
        </w:rPr>
        <w:fldChar w:fldCharType="begin"/>
      </w:r>
      <w:r w:rsidRPr="004F41B2">
        <w:rPr>
          <w:rFonts w:ascii="Times New Roman" w:hAnsi="Times New Roman" w:cs="Times New Roman"/>
          <w:i w:val="0"/>
          <w:iCs w:val="0"/>
          <w:color w:val="000000" w:themeColor="text1"/>
          <w:sz w:val="22"/>
          <w:szCs w:val="22"/>
        </w:rPr>
        <w:instrText xml:space="preserve"> SEQ Gambar_ \* ARABIC </w:instrText>
      </w:r>
      <w:r w:rsidRPr="004F41B2">
        <w:rPr>
          <w:rFonts w:ascii="Times New Roman" w:hAnsi="Times New Roman" w:cs="Times New Roman"/>
          <w:i w:val="0"/>
          <w:iCs w:val="0"/>
          <w:color w:val="000000" w:themeColor="text1"/>
          <w:sz w:val="22"/>
          <w:szCs w:val="22"/>
        </w:rPr>
        <w:fldChar w:fldCharType="separate"/>
      </w:r>
      <w:r w:rsidR="005A6541">
        <w:rPr>
          <w:rFonts w:ascii="Times New Roman" w:hAnsi="Times New Roman" w:cs="Times New Roman"/>
          <w:i w:val="0"/>
          <w:iCs w:val="0"/>
          <w:noProof/>
          <w:color w:val="000000" w:themeColor="text1"/>
          <w:sz w:val="22"/>
          <w:szCs w:val="22"/>
        </w:rPr>
        <w:t>3</w:t>
      </w:r>
      <w:r w:rsidRPr="004F41B2">
        <w:rPr>
          <w:rFonts w:ascii="Times New Roman" w:hAnsi="Times New Roman" w:cs="Times New Roman"/>
          <w:i w:val="0"/>
          <w:iCs w:val="0"/>
          <w:color w:val="000000" w:themeColor="text1"/>
          <w:sz w:val="22"/>
          <w:szCs w:val="22"/>
        </w:rPr>
        <w:fldChar w:fldCharType="end"/>
      </w:r>
      <w:r w:rsidR="00CB2025">
        <w:rPr>
          <w:rFonts w:ascii="Times New Roman" w:hAnsi="Times New Roman" w:cs="Times New Roman"/>
          <w:i w:val="0"/>
          <w:iCs w:val="0"/>
          <w:color w:val="000000" w:themeColor="text1"/>
          <w:sz w:val="22"/>
          <w:szCs w:val="22"/>
        </w:rPr>
        <w:t>.</w:t>
      </w:r>
      <w:r w:rsidRPr="004F41B2">
        <w:rPr>
          <w:rFonts w:ascii="Times New Roman" w:hAnsi="Times New Roman" w:cs="Times New Roman"/>
          <w:i w:val="0"/>
          <w:iCs w:val="0"/>
          <w:color w:val="000000" w:themeColor="text1"/>
          <w:sz w:val="22"/>
          <w:szCs w:val="22"/>
        </w:rPr>
        <w:t xml:space="preserve"> Simbolis Pemberian Alat Kesehatan</w:t>
      </w:r>
    </w:p>
    <w:p w14:paraId="466CC08E" w14:textId="4B9060FF" w:rsidR="00C74C8F" w:rsidRDefault="004F41B2" w:rsidP="00A50C7E">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w:t>
      </w:r>
      <w:r w:rsidR="00C74C8F" w:rsidRPr="004F41B2">
        <w:rPr>
          <w:rFonts w:ascii="Times New Roman" w:hAnsi="Times New Roman" w:cs="Times New Roman"/>
          <w:color w:val="000000" w:themeColor="text1"/>
        </w:rPr>
        <w:t xml:space="preserve">Sumber: </w:t>
      </w:r>
      <w:r w:rsidR="00C74C8F" w:rsidRPr="004F41B2">
        <w:rPr>
          <w:rFonts w:ascii="Times New Roman" w:hAnsi="Times New Roman" w:cs="Times New Roman"/>
          <w:i/>
          <w:iCs/>
          <w:color w:val="000000" w:themeColor="text1"/>
        </w:rPr>
        <w:t>Corporate Communication</w:t>
      </w:r>
      <w:r w:rsidR="00C74C8F" w:rsidRPr="004F41B2">
        <w:rPr>
          <w:rFonts w:ascii="Times New Roman" w:hAnsi="Times New Roman" w:cs="Times New Roman"/>
          <w:color w:val="000000" w:themeColor="text1"/>
        </w:rPr>
        <w:t xml:space="preserve"> Pertamina Retail</w:t>
      </w:r>
      <w:r>
        <w:rPr>
          <w:rFonts w:ascii="Times New Roman" w:hAnsi="Times New Roman" w:cs="Times New Roman"/>
          <w:color w:val="000000" w:themeColor="text1"/>
        </w:rPr>
        <w:t>)</w:t>
      </w:r>
    </w:p>
    <w:p w14:paraId="4DE871FB" w14:textId="77777777" w:rsidR="00207B4B" w:rsidRPr="004F41B2" w:rsidRDefault="00207B4B" w:rsidP="00C74C8F">
      <w:pPr>
        <w:spacing w:after="0" w:line="240" w:lineRule="auto"/>
        <w:jc w:val="center"/>
        <w:rPr>
          <w:rFonts w:ascii="Times New Roman" w:hAnsi="Times New Roman" w:cs="Times New Roman"/>
          <w:color w:val="000000" w:themeColor="text1"/>
        </w:rPr>
      </w:pPr>
    </w:p>
    <w:p w14:paraId="2765C46A" w14:textId="0CC39D7A" w:rsidR="003B28D7" w:rsidRPr="00097204" w:rsidRDefault="003B28D7" w:rsidP="00A50C7E">
      <w:pPr>
        <w:spacing w:after="0" w:line="240" w:lineRule="auto"/>
        <w:ind w:firstLine="709"/>
        <w:jc w:val="both"/>
        <w:rPr>
          <w:rFonts w:ascii="Times New Roman" w:hAnsi="Times New Roman" w:cs="Times New Roman"/>
          <w:color w:val="000000" w:themeColor="text1"/>
          <w:sz w:val="24"/>
          <w:szCs w:val="24"/>
        </w:rPr>
      </w:pPr>
      <w:r w:rsidRPr="00097204">
        <w:rPr>
          <w:rFonts w:ascii="Times New Roman" w:hAnsi="Times New Roman" w:cs="Times New Roman"/>
          <w:color w:val="000000" w:themeColor="text1"/>
          <w:sz w:val="24"/>
          <w:szCs w:val="24"/>
        </w:rPr>
        <w:t>Selanjutnya berikut gambar adanya pemberian alat bantu pemeriksaan kesehatan untuk posyandu.</w:t>
      </w:r>
      <w:r w:rsidRPr="00097204">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 xml:space="preserve">Pemberian alat </w:t>
      </w:r>
      <w:r w:rsidR="00554F6C">
        <w:rPr>
          <w:rFonts w:ascii="Times New Roman" w:hAnsi="Times New Roman" w:cs="Times New Roman"/>
          <w:noProof/>
          <w:color w:val="000000" w:themeColor="text1"/>
          <w:sz w:val="24"/>
          <w:szCs w:val="24"/>
        </w:rPr>
        <w:t>pemeriksaan kesehatan</w:t>
      </w:r>
      <w:r>
        <w:rPr>
          <w:rFonts w:ascii="Times New Roman" w:hAnsi="Times New Roman" w:cs="Times New Roman"/>
          <w:noProof/>
          <w:color w:val="000000" w:themeColor="text1"/>
          <w:sz w:val="24"/>
          <w:szCs w:val="24"/>
        </w:rPr>
        <w:t xml:space="preserve"> ini ditujukan untuk posyandu setempat dalam program “Pertamina Retail Peduli Stunting</w:t>
      </w:r>
      <w:r w:rsidR="00554F6C">
        <w:rPr>
          <w:rFonts w:ascii="Times New Roman" w:hAnsi="Times New Roman" w:cs="Times New Roman"/>
          <w:noProof/>
          <w:color w:val="000000" w:themeColor="text1"/>
          <w:sz w:val="24"/>
          <w:szCs w:val="24"/>
        </w:rPr>
        <w:t xml:space="preserve">” yang mana alat tersebut berupa timbangan digital,alat ukur </w:t>
      </w:r>
      <w:r w:rsidR="00E768CE">
        <w:rPr>
          <w:rFonts w:ascii="Times New Roman" w:hAnsi="Times New Roman" w:cs="Times New Roman"/>
          <w:noProof/>
          <w:color w:val="000000" w:themeColor="text1"/>
          <w:sz w:val="24"/>
          <w:szCs w:val="24"/>
        </w:rPr>
        <w:t xml:space="preserve">tinggi , timbangan dacin </w:t>
      </w:r>
      <w:r w:rsidR="00554F6C">
        <w:rPr>
          <w:rFonts w:ascii="Times New Roman" w:hAnsi="Times New Roman" w:cs="Times New Roman"/>
          <w:noProof/>
          <w:color w:val="000000" w:themeColor="text1"/>
          <w:sz w:val="24"/>
          <w:szCs w:val="24"/>
        </w:rPr>
        <w:t>da</w:t>
      </w:r>
      <w:r w:rsidR="00E768CE">
        <w:rPr>
          <w:rFonts w:ascii="Times New Roman" w:hAnsi="Times New Roman" w:cs="Times New Roman"/>
          <w:noProof/>
          <w:color w:val="000000" w:themeColor="text1"/>
          <w:sz w:val="24"/>
          <w:szCs w:val="24"/>
        </w:rPr>
        <w:t xml:space="preserve">n </w:t>
      </w:r>
      <w:r w:rsidR="00554F6C">
        <w:rPr>
          <w:rFonts w:ascii="Times New Roman" w:hAnsi="Times New Roman" w:cs="Times New Roman"/>
          <w:noProof/>
          <w:color w:val="000000" w:themeColor="text1"/>
          <w:sz w:val="24"/>
          <w:szCs w:val="24"/>
        </w:rPr>
        <w:t>timbangan besar</w:t>
      </w:r>
      <w:r w:rsidR="00E768CE">
        <w:rPr>
          <w:rFonts w:ascii="Times New Roman" w:hAnsi="Times New Roman" w:cs="Times New Roman"/>
          <w:noProof/>
          <w:color w:val="000000" w:themeColor="text1"/>
          <w:sz w:val="24"/>
          <w:szCs w:val="24"/>
        </w:rPr>
        <w:t>. Yang mana alat tersebut dapat membantu posyandu setempat untuk melakukan pemeriksaan rutin kepada warga sekitar.</w:t>
      </w:r>
      <w:r w:rsidR="002253AB">
        <w:rPr>
          <w:rFonts w:ascii="Times New Roman" w:hAnsi="Times New Roman" w:cs="Times New Roman"/>
          <w:noProof/>
          <w:color w:val="000000" w:themeColor="text1"/>
          <w:sz w:val="24"/>
          <w:szCs w:val="24"/>
        </w:rPr>
        <w:t xml:space="preserve"> Pemberian tersebut diberikan oleh </w:t>
      </w:r>
      <w:r w:rsidR="0057102F">
        <w:rPr>
          <w:rFonts w:ascii="Times New Roman" w:hAnsi="Times New Roman" w:cs="Times New Roman"/>
          <w:noProof/>
          <w:color w:val="000000" w:themeColor="text1"/>
          <w:sz w:val="24"/>
          <w:szCs w:val="24"/>
        </w:rPr>
        <w:t>Buisnes Unit Pertamina Retail selaku stakeholder internal bersama Corporate Social Responsibility and Communication Pertamina Retail kepada Posyandu setempat selaku stakholder eksternal.</w:t>
      </w:r>
    </w:p>
    <w:p w14:paraId="5523D702" w14:textId="77777777" w:rsidR="00C74C8F" w:rsidRPr="00097204" w:rsidRDefault="00C74C8F" w:rsidP="00C74C8F">
      <w:pPr>
        <w:spacing w:line="480" w:lineRule="auto"/>
        <w:ind w:firstLine="720"/>
        <w:jc w:val="both"/>
        <w:rPr>
          <w:rFonts w:ascii="Times New Roman" w:hAnsi="Times New Roman" w:cs="Times New Roman"/>
          <w:color w:val="000000" w:themeColor="text1"/>
          <w:sz w:val="24"/>
          <w:szCs w:val="24"/>
        </w:rPr>
      </w:pPr>
    </w:p>
    <w:p w14:paraId="5C96FC9C" w14:textId="77777777" w:rsidR="003B28D7" w:rsidRDefault="003B28D7" w:rsidP="00C74C8F">
      <w:pPr>
        <w:spacing w:line="480" w:lineRule="auto"/>
        <w:ind w:firstLine="720"/>
        <w:jc w:val="both"/>
        <w:rPr>
          <w:rFonts w:ascii="Times New Roman" w:hAnsi="Times New Roman" w:cs="Times New Roman"/>
          <w:color w:val="000000" w:themeColor="text1"/>
          <w:sz w:val="24"/>
          <w:szCs w:val="24"/>
        </w:rPr>
      </w:pPr>
    </w:p>
    <w:p w14:paraId="1D8585A8" w14:textId="77777777" w:rsidR="00C74C8F" w:rsidRPr="00097204" w:rsidRDefault="00C74C8F" w:rsidP="00C74C8F">
      <w:pPr>
        <w:keepNext/>
        <w:spacing w:line="480" w:lineRule="auto"/>
        <w:jc w:val="center"/>
        <w:rPr>
          <w:rFonts w:ascii="Times New Roman" w:hAnsi="Times New Roman" w:cs="Times New Roman"/>
        </w:rPr>
      </w:pPr>
      <w:r w:rsidRPr="00097204">
        <w:rPr>
          <w:rFonts w:ascii="Times New Roman" w:hAnsi="Times New Roman" w:cs="Times New Roman"/>
          <w:noProof/>
          <w:color w:val="000000" w:themeColor="text1"/>
          <w:sz w:val="24"/>
          <w:szCs w:val="24"/>
          <w:lang w:val="en-US"/>
        </w:rPr>
        <w:drawing>
          <wp:inline distT="0" distB="0" distL="0" distR="0" wp14:anchorId="1667ABE0" wp14:editId="66906CD4">
            <wp:extent cx="2771775" cy="2079001"/>
            <wp:effectExtent l="0" t="0" r="0" b="0"/>
            <wp:docPr id="839123321" name="Picture 7" descr="A group of people outside a st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23321" name="Picture 7" descr="A group of people outside a stor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1614" cy="2086381"/>
                    </a:xfrm>
                    <a:prstGeom prst="rect">
                      <a:avLst/>
                    </a:prstGeom>
                  </pic:spPr>
                </pic:pic>
              </a:graphicData>
            </a:graphic>
          </wp:inline>
        </w:drawing>
      </w:r>
    </w:p>
    <w:p w14:paraId="4A82FA0A" w14:textId="7CE5F784" w:rsidR="004F41B2" w:rsidRPr="004F41B2" w:rsidRDefault="004F41B2" w:rsidP="00A50C7E">
      <w:pPr>
        <w:pStyle w:val="Caption"/>
        <w:spacing w:after="0"/>
        <w:jc w:val="center"/>
        <w:rPr>
          <w:rFonts w:ascii="Times New Roman" w:hAnsi="Times New Roman" w:cs="Times New Roman"/>
          <w:b/>
          <w:bCs/>
          <w:i w:val="0"/>
          <w:iCs w:val="0"/>
          <w:color w:val="000000" w:themeColor="text1"/>
          <w:sz w:val="32"/>
          <w:szCs w:val="32"/>
        </w:rPr>
      </w:pPr>
      <w:r w:rsidRPr="004F41B2">
        <w:rPr>
          <w:rFonts w:ascii="Times New Roman" w:hAnsi="Times New Roman" w:cs="Times New Roman"/>
          <w:i w:val="0"/>
          <w:iCs w:val="0"/>
          <w:color w:val="000000" w:themeColor="text1"/>
          <w:sz w:val="22"/>
          <w:szCs w:val="22"/>
        </w:rPr>
        <w:t xml:space="preserve">Gambar  </w:t>
      </w:r>
      <w:r w:rsidRPr="004F41B2">
        <w:rPr>
          <w:rFonts w:ascii="Times New Roman" w:hAnsi="Times New Roman" w:cs="Times New Roman"/>
          <w:i w:val="0"/>
          <w:iCs w:val="0"/>
          <w:color w:val="000000" w:themeColor="text1"/>
          <w:sz w:val="22"/>
          <w:szCs w:val="22"/>
        </w:rPr>
        <w:fldChar w:fldCharType="begin"/>
      </w:r>
      <w:r w:rsidRPr="004F41B2">
        <w:rPr>
          <w:rFonts w:ascii="Times New Roman" w:hAnsi="Times New Roman" w:cs="Times New Roman"/>
          <w:i w:val="0"/>
          <w:iCs w:val="0"/>
          <w:color w:val="000000" w:themeColor="text1"/>
          <w:sz w:val="22"/>
          <w:szCs w:val="22"/>
        </w:rPr>
        <w:instrText xml:space="preserve"> SEQ Gambar_ \* ARABIC </w:instrText>
      </w:r>
      <w:r w:rsidRPr="004F41B2">
        <w:rPr>
          <w:rFonts w:ascii="Times New Roman" w:hAnsi="Times New Roman" w:cs="Times New Roman"/>
          <w:i w:val="0"/>
          <w:iCs w:val="0"/>
          <w:color w:val="000000" w:themeColor="text1"/>
          <w:sz w:val="22"/>
          <w:szCs w:val="22"/>
        </w:rPr>
        <w:fldChar w:fldCharType="separate"/>
      </w:r>
      <w:r w:rsidR="005A6541">
        <w:rPr>
          <w:rFonts w:ascii="Times New Roman" w:hAnsi="Times New Roman" w:cs="Times New Roman"/>
          <w:i w:val="0"/>
          <w:iCs w:val="0"/>
          <w:noProof/>
          <w:color w:val="000000" w:themeColor="text1"/>
          <w:sz w:val="22"/>
          <w:szCs w:val="22"/>
        </w:rPr>
        <w:t>4</w:t>
      </w:r>
      <w:r w:rsidRPr="004F41B2">
        <w:rPr>
          <w:rFonts w:ascii="Times New Roman" w:hAnsi="Times New Roman" w:cs="Times New Roman"/>
          <w:i w:val="0"/>
          <w:iCs w:val="0"/>
          <w:color w:val="000000" w:themeColor="text1"/>
          <w:sz w:val="22"/>
          <w:szCs w:val="22"/>
        </w:rPr>
        <w:fldChar w:fldCharType="end"/>
      </w:r>
      <w:r w:rsidR="00CB2025">
        <w:rPr>
          <w:rFonts w:ascii="Times New Roman" w:hAnsi="Times New Roman" w:cs="Times New Roman"/>
          <w:i w:val="0"/>
          <w:iCs w:val="0"/>
          <w:color w:val="000000" w:themeColor="text1"/>
          <w:sz w:val="22"/>
          <w:szCs w:val="22"/>
        </w:rPr>
        <w:t>.</w:t>
      </w:r>
      <w:r w:rsidRPr="004F41B2">
        <w:rPr>
          <w:rFonts w:ascii="Times New Roman" w:hAnsi="Times New Roman" w:cs="Times New Roman"/>
          <w:i w:val="0"/>
          <w:iCs w:val="0"/>
          <w:color w:val="000000" w:themeColor="text1"/>
          <w:sz w:val="22"/>
          <w:szCs w:val="22"/>
        </w:rPr>
        <w:t xml:space="preserve"> Pemberian Paket Penambah Gizi</w:t>
      </w:r>
    </w:p>
    <w:p w14:paraId="151D4366" w14:textId="1D557DD7" w:rsidR="00C74C8F" w:rsidRPr="004F41B2" w:rsidRDefault="004F41B2" w:rsidP="00A50C7E">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w:t>
      </w:r>
      <w:r w:rsidR="00C74C8F" w:rsidRPr="004F41B2">
        <w:rPr>
          <w:rFonts w:ascii="Times New Roman" w:hAnsi="Times New Roman" w:cs="Times New Roman"/>
          <w:color w:val="000000" w:themeColor="text1"/>
        </w:rPr>
        <w:t xml:space="preserve">Sumber: </w:t>
      </w:r>
      <w:r w:rsidR="00C74C8F" w:rsidRPr="004F41B2">
        <w:rPr>
          <w:rFonts w:ascii="Times New Roman" w:hAnsi="Times New Roman" w:cs="Times New Roman"/>
          <w:i/>
          <w:iCs/>
          <w:color w:val="000000" w:themeColor="text1"/>
        </w:rPr>
        <w:t>Corporate Communication</w:t>
      </w:r>
      <w:r w:rsidR="00C74C8F" w:rsidRPr="004F41B2">
        <w:rPr>
          <w:rFonts w:ascii="Times New Roman" w:hAnsi="Times New Roman" w:cs="Times New Roman"/>
          <w:color w:val="000000" w:themeColor="text1"/>
        </w:rPr>
        <w:t xml:space="preserve"> Pertamina Retail</w:t>
      </w:r>
      <w:r>
        <w:rPr>
          <w:rFonts w:ascii="Times New Roman" w:hAnsi="Times New Roman" w:cs="Times New Roman"/>
          <w:color w:val="000000" w:themeColor="text1"/>
        </w:rPr>
        <w:t>)</w:t>
      </w:r>
      <w:r w:rsidR="00C74C8F" w:rsidRPr="004F41B2">
        <w:rPr>
          <w:rFonts w:ascii="Times New Roman" w:hAnsi="Times New Roman" w:cs="Times New Roman"/>
          <w:color w:val="000000" w:themeColor="text1"/>
        </w:rPr>
        <w:t xml:space="preserve"> </w:t>
      </w:r>
    </w:p>
    <w:p w14:paraId="1EAF5EEC" w14:textId="77777777" w:rsidR="00C74C8F" w:rsidRPr="00097204" w:rsidRDefault="00C74C8F" w:rsidP="00C74C8F">
      <w:pPr>
        <w:spacing w:line="480" w:lineRule="auto"/>
        <w:ind w:firstLine="720"/>
        <w:jc w:val="both"/>
        <w:rPr>
          <w:rFonts w:ascii="Times New Roman" w:hAnsi="Times New Roman" w:cs="Times New Roman"/>
          <w:color w:val="000000" w:themeColor="text1"/>
          <w:sz w:val="24"/>
          <w:szCs w:val="24"/>
        </w:rPr>
      </w:pPr>
    </w:p>
    <w:p w14:paraId="03C4FF5E" w14:textId="6A070B14" w:rsidR="00C74C8F" w:rsidRPr="002253AB" w:rsidRDefault="00E768CE" w:rsidP="00A50C7E">
      <w:pPr>
        <w:spacing w:after="0" w:line="24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B</w:t>
      </w:r>
      <w:r w:rsidRPr="00097204">
        <w:rPr>
          <w:rFonts w:ascii="Times New Roman" w:hAnsi="Times New Roman" w:cs="Times New Roman"/>
          <w:color w:val="000000" w:themeColor="text1"/>
          <w:sz w:val="24"/>
          <w:szCs w:val="24"/>
        </w:rPr>
        <w:t>erikut gambar terkait adanya pemberian paket penambah gizi</w:t>
      </w:r>
      <w:r>
        <w:rPr>
          <w:rFonts w:ascii="Times New Roman" w:hAnsi="Times New Roman" w:cs="Times New Roman"/>
          <w:color w:val="000000" w:themeColor="text1"/>
          <w:sz w:val="24"/>
          <w:szCs w:val="24"/>
        </w:rPr>
        <w:t xml:space="preserve"> yang di berikan oleh Corporate Social Responsibility and Corporate Communication</w:t>
      </w:r>
      <w:r w:rsidR="0057102F">
        <w:rPr>
          <w:rFonts w:ascii="Times New Roman" w:hAnsi="Times New Roman" w:cs="Times New Roman"/>
          <w:color w:val="000000" w:themeColor="text1"/>
          <w:sz w:val="24"/>
          <w:szCs w:val="24"/>
        </w:rPr>
        <w:t xml:space="preserve"> kepada para peserta program “Pertamina Retail Peduli Stunting”</w:t>
      </w:r>
      <w:r w:rsidRPr="0009720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Paket penambah gizi ini berupa beras</w:t>
      </w:r>
      <w:r w:rsidR="00F56C8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elur</w:t>
      </w:r>
      <w:r w:rsidR="00F56C8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57102F">
        <w:rPr>
          <w:rFonts w:ascii="Times New Roman" w:hAnsi="Times New Roman" w:cs="Times New Roman"/>
          <w:color w:val="000000" w:themeColor="text1"/>
          <w:sz w:val="24"/>
          <w:szCs w:val="24"/>
        </w:rPr>
        <w:t>susu</w:t>
      </w:r>
      <w:r w:rsidR="00F56C86">
        <w:rPr>
          <w:rFonts w:ascii="Times New Roman" w:hAnsi="Times New Roman" w:cs="Times New Roman"/>
          <w:color w:val="000000" w:themeColor="text1"/>
          <w:sz w:val="24"/>
          <w:szCs w:val="24"/>
        </w:rPr>
        <w:t xml:space="preserve"> </w:t>
      </w:r>
      <w:r w:rsidR="0057102F">
        <w:rPr>
          <w:rFonts w:ascii="Times New Roman" w:hAnsi="Times New Roman" w:cs="Times New Roman"/>
          <w:color w:val="000000" w:themeColor="text1"/>
          <w:sz w:val="24"/>
          <w:szCs w:val="24"/>
        </w:rPr>
        <w:t>,yogurt</w:t>
      </w:r>
      <w:r w:rsidR="00F56C86">
        <w:rPr>
          <w:rFonts w:ascii="Times New Roman" w:hAnsi="Times New Roman" w:cs="Times New Roman"/>
          <w:color w:val="000000" w:themeColor="text1"/>
          <w:sz w:val="24"/>
          <w:szCs w:val="24"/>
        </w:rPr>
        <w:t xml:space="preserve"> </w:t>
      </w:r>
      <w:r w:rsidR="0057102F">
        <w:rPr>
          <w:rFonts w:ascii="Times New Roman" w:hAnsi="Times New Roman" w:cs="Times New Roman"/>
          <w:color w:val="000000" w:themeColor="text1"/>
          <w:sz w:val="24"/>
          <w:szCs w:val="24"/>
        </w:rPr>
        <w:t>,sereal</w:t>
      </w:r>
      <w:r w:rsidR="00F56C86">
        <w:rPr>
          <w:rFonts w:ascii="Times New Roman" w:hAnsi="Times New Roman" w:cs="Times New Roman"/>
          <w:color w:val="000000" w:themeColor="text1"/>
          <w:sz w:val="24"/>
          <w:szCs w:val="24"/>
        </w:rPr>
        <w:t xml:space="preserve"> </w:t>
      </w:r>
      <w:r w:rsidR="0057102F">
        <w:rPr>
          <w:rFonts w:ascii="Times New Roman" w:hAnsi="Times New Roman" w:cs="Times New Roman"/>
          <w:color w:val="000000" w:themeColor="text1"/>
          <w:sz w:val="24"/>
          <w:szCs w:val="24"/>
        </w:rPr>
        <w:t>,minyak dan</w:t>
      </w:r>
      <w:r w:rsidR="00F56C86">
        <w:rPr>
          <w:rFonts w:ascii="Times New Roman" w:hAnsi="Times New Roman" w:cs="Times New Roman"/>
          <w:color w:val="000000" w:themeColor="text1"/>
          <w:sz w:val="24"/>
          <w:szCs w:val="24"/>
        </w:rPr>
        <w:t xml:space="preserve"> lainya.</w:t>
      </w:r>
      <w:r w:rsidR="0057102F">
        <w:rPr>
          <w:rFonts w:ascii="Times New Roman" w:hAnsi="Times New Roman" w:cs="Times New Roman"/>
          <w:color w:val="000000" w:themeColor="text1"/>
          <w:sz w:val="24"/>
          <w:szCs w:val="24"/>
        </w:rPr>
        <w:t xml:space="preserve"> paket tersebut ditujukan untuk meambah serta </w:t>
      </w:r>
      <w:r w:rsidR="00F56C86">
        <w:rPr>
          <w:rFonts w:ascii="Times New Roman" w:hAnsi="Times New Roman" w:cs="Times New Roman"/>
          <w:color w:val="000000" w:themeColor="text1"/>
          <w:sz w:val="24"/>
          <w:szCs w:val="24"/>
        </w:rPr>
        <w:t>pemberian perbaikan gizi dari pada balita,anak -anak maupun ibu mengandung.</w:t>
      </w:r>
    </w:p>
    <w:p w14:paraId="32D27167" w14:textId="3F1B4170" w:rsidR="00C74C8F" w:rsidRDefault="00C74C8F" w:rsidP="00A50C7E">
      <w:pPr>
        <w:spacing w:after="0" w:line="240" w:lineRule="auto"/>
        <w:ind w:firstLine="720"/>
        <w:jc w:val="both"/>
        <w:rPr>
          <w:rFonts w:ascii="Times New Roman" w:hAnsi="Times New Roman" w:cs="Times New Roman"/>
          <w:sz w:val="24"/>
          <w:szCs w:val="24"/>
        </w:rPr>
      </w:pPr>
      <w:r w:rsidRPr="00C74C8F">
        <w:rPr>
          <w:rFonts w:ascii="Times New Roman" w:hAnsi="Times New Roman" w:cs="Times New Roman"/>
          <w:sz w:val="24"/>
          <w:szCs w:val="24"/>
        </w:rPr>
        <w:t>Dari langkah-langkah proses Implementasi program “Pertamina Retail Peduli Stunting diatas dapat disimpulkan bahwa Pertamina Retail melibatkan stakeholder dalam melakukan pelaksanaan program tersebut yang mana keterlibatan stakeholder ini mengacu pada teori stakeholder yang menyatakan keterlibatan stakeholder atau pelibatan pihak yang memiliki kepentingan dapat membantu perusahaan dalam mengenali dan memahami berbagai isu, masalah, dan kebutuhan yang relevan bagi stakeholder (Lukman 2023). Yang mana sejalan dengan hasil penelitian ini mengenai keterlibatan stakeholder dalam membatu proses implementasi “Program Pertamina Retail Pe</w:t>
      </w:r>
      <w:r w:rsidR="005A6541">
        <w:rPr>
          <w:rFonts w:ascii="Times New Roman" w:hAnsi="Times New Roman" w:cs="Times New Roman"/>
          <w:sz w:val="24"/>
          <w:szCs w:val="24"/>
        </w:rPr>
        <w:t>du</w:t>
      </w:r>
      <w:r w:rsidRPr="00C74C8F">
        <w:rPr>
          <w:rFonts w:ascii="Times New Roman" w:hAnsi="Times New Roman" w:cs="Times New Roman"/>
          <w:sz w:val="24"/>
          <w:szCs w:val="24"/>
        </w:rPr>
        <w:t>li Stunting” dimana pihak posyandu, pemerintah, dan masyarakatlah yang memahami apa yang dibutuhkan dalam proses pelaksanaan kegiatan ini berlangsung.</w:t>
      </w:r>
    </w:p>
    <w:p w14:paraId="4E553EBB" w14:textId="5379AEC8" w:rsidR="00C74C8F" w:rsidRDefault="00C74C8F" w:rsidP="00A50C7E">
      <w:pPr>
        <w:spacing w:after="0" w:line="240" w:lineRule="auto"/>
        <w:ind w:firstLine="720"/>
        <w:jc w:val="both"/>
        <w:rPr>
          <w:rFonts w:ascii="Times New Roman" w:hAnsi="Times New Roman" w:cs="Times New Roman"/>
          <w:sz w:val="24"/>
          <w:szCs w:val="24"/>
        </w:rPr>
      </w:pPr>
      <w:r w:rsidRPr="00C74C8F">
        <w:rPr>
          <w:rFonts w:ascii="Times New Roman" w:hAnsi="Times New Roman" w:cs="Times New Roman"/>
          <w:sz w:val="24"/>
          <w:szCs w:val="24"/>
        </w:rPr>
        <w:t>Dalam keterlibatan ataupun kolaborasi yang dilakukan dalam proses implementasi program “Pertamina Retail Peduli Stunting” ini perlunya komunikasi yang dilakukan untuk dapat melaksanaakan program ini</w:t>
      </w:r>
      <w:r w:rsidR="007E15B4">
        <w:rPr>
          <w:rFonts w:ascii="Times New Roman" w:hAnsi="Times New Roman" w:cs="Times New Roman"/>
          <w:sz w:val="24"/>
          <w:szCs w:val="24"/>
        </w:rPr>
        <w:t xml:space="preserve">. </w:t>
      </w:r>
      <w:r w:rsidRPr="00C74C8F">
        <w:rPr>
          <w:rFonts w:ascii="Times New Roman" w:hAnsi="Times New Roman" w:cs="Times New Roman"/>
          <w:sz w:val="24"/>
          <w:szCs w:val="24"/>
        </w:rPr>
        <w:t>Dalam tahapan sosial maping atau survey</w:t>
      </w:r>
      <w:r w:rsidR="007E15B4">
        <w:rPr>
          <w:rFonts w:ascii="Times New Roman" w:hAnsi="Times New Roman" w:cs="Times New Roman"/>
          <w:sz w:val="24"/>
          <w:szCs w:val="24"/>
        </w:rPr>
        <w:t xml:space="preserve"> yang dilakukan oleh Corporate Communication, Corporate Communication</w:t>
      </w:r>
      <w:r w:rsidRPr="00C74C8F">
        <w:rPr>
          <w:rFonts w:ascii="Times New Roman" w:hAnsi="Times New Roman" w:cs="Times New Roman"/>
          <w:sz w:val="24"/>
          <w:szCs w:val="24"/>
        </w:rPr>
        <w:t xml:space="preserve"> Pertamina Retail dibantu oleh unit bisnisnya </w:t>
      </w:r>
      <w:r w:rsidR="007E15B4">
        <w:rPr>
          <w:rFonts w:ascii="Times New Roman" w:hAnsi="Times New Roman" w:cs="Times New Roman"/>
          <w:sz w:val="24"/>
          <w:szCs w:val="24"/>
        </w:rPr>
        <w:t xml:space="preserve">untuk </w:t>
      </w:r>
      <w:r w:rsidRPr="00C74C8F">
        <w:rPr>
          <w:rFonts w:ascii="Times New Roman" w:hAnsi="Times New Roman" w:cs="Times New Roman"/>
          <w:sz w:val="24"/>
          <w:szCs w:val="24"/>
        </w:rPr>
        <w:t xml:space="preserve">melakukan komunikasi dengan para pemangku kepentingan.  Yang mana dalam komunikasi tersebut memiliki kesesuaian dengan teori Tindakan komunikasi yang dimiliki oleh Jurgen Habernas sebagaimana dalam teori tersebut Jurgen Habernas menetapkan  4 klaim, kalim tersebut antara lain klaim ketepatan, klaim kejujuran, klaim dan klaim kesesuaian (Setyowati, 2019). dimana dapat dibahas dalam hasil penelitaian yang dilakukan peneliti yaitu dalam komunikasi yang dilakukan Pertamina Retail menujukan klaim kebenaran terkait apa yang dibutuhkan masyarakat dalam program “Pertamina Retail Peduli Stunting” yang mana kebenaran dalam berkomunikasi dengan stakeholder. </w:t>
      </w:r>
      <w:r w:rsidR="007E15B4">
        <w:rPr>
          <w:rFonts w:ascii="Times New Roman" w:hAnsi="Times New Roman" w:cs="Times New Roman"/>
          <w:sz w:val="24"/>
          <w:szCs w:val="24"/>
        </w:rPr>
        <w:t>S</w:t>
      </w:r>
      <w:r w:rsidRPr="00C74C8F">
        <w:rPr>
          <w:rFonts w:ascii="Times New Roman" w:hAnsi="Times New Roman" w:cs="Times New Roman"/>
          <w:sz w:val="24"/>
          <w:szCs w:val="24"/>
        </w:rPr>
        <w:t>elanjutnya pada klaim ketepatan dalam melakukan komunikasi dengan pemangku kepentingan Pertamina Retail melakukan diskusi dengan pihak yang memahami permasalahan ini yaitu posyandu dan pemerintah, serta pada klaim kejujuran dimana dalam berkomunikasi dengan stakeholder adanya kejujuran terkait data peserta yang di berikan oleh posyandu kepada Pertamina Retail dan yang terakhir klaim kesesuaian yang mana dalam melakukan komunikasi terkait apa yang dibutuhkan dan apa yang akan diberikan terdapat kesesuaian antara pihak pertamina Retail dengan stakeholder.</w:t>
      </w:r>
    </w:p>
    <w:p w14:paraId="2550EE4A" w14:textId="38059CCE" w:rsidR="005A6541" w:rsidRDefault="00BF0F44" w:rsidP="00A50C7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Pr="00BF0F44">
        <w:rPr>
          <w:rFonts w:ascii="Times New Roman" w:hAnsi="Times New Roman" w:cs="Times New Roman"/>
          <w:sz w:val="24"/>
          <w:szCs w:val="24"/>
        </w:rPr>
        <w:t xml:space="preserve">program “Pertamina Retail Peduli Stunting” </w:t>
      </w:r>
      <w:r>
        <w:rPr>
          <w:rFonts w:ascii="Times New Roman" w:hAnsi="Times New Roman" w:cs="Times New Roman"/>
          <w:sz w:val="24"/>
          <w:szCs w:val="24"/>
        </w:rPr>
        <w:t xml:space="preserve">ini divi Corporate Social Responsibility and Corporate Communication Pertamina Retail </w:t>
      </w:r>
      <w:r w:rsidRPr="00BF0F44">
        <w:rPr>
          <w:rFonts w:ascii="Times New Roman" w:hAnsi="Times New Roman" w:cs="Times New Roman"/>
          <w:sz w:val="24"/>
          <w:szCs w:val="24"/>
        </w:rPr>
        <w:t>masih</w:t>
      </w:r>
      <w:r>
        <w:rPr>
          <w:rFonts w:ascii="Times New Roman" w:hAnsi="Times New Roman" w:cs="Times New Roman"/>
          <w:sz w:val="24"/>
          <w:szCs w:val="24"/>
        </w:rPr>
        <w:t xml:space="preserve"> memiliki hambatan</w:t>
      </w:r>
      <w:r w:rsidRPr="00BF0F44">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BF0F44">
        <w:rPr>
          <w:rFonts w:ascii="Times New Roman" w:hAnsi="Times New Roman" w:cs="Times New Roman"/>
          <w:sz w:val="24"/>
          <w:szCs w:val="24"/>
        </w:rPr>
        <w:t>sifat</w:t>
      </w:r>
      <w:r>
        <w:rPr>
          <w:rFonts w:ascii="Times New Roman" w:hAnsi="Times New Roman" w:cs="Times New Roman"/>
          <w:sz w:val="24"/>
          <w:szCs w:val="24"/>
        </w:rPr>
        <w:t>nya</w:t>
      </w:r>
      <w:r w:rsidRPr="00BF0F44">
        <w:rPr>
          <w:rFonts w:ascii="Times New Roman" w:hAnsi="Times New Roman" w:cs="Times New Roman"/>
          <w:sz w:val="24"/>
          <w:szCs w:val="24"/>
        </w:rPr>
        <w:t xml:space="preserve"> teknis ataupun kendala yang yang dihadapi bukanlah kendala yang inti dari program “Pertamina Retail Peduli Stunting” hambatan nya itu terkait ibu-ibu yang sebelumnya tidak beraturan dalam mengambil paket penambah gizi yang membuat pada saat acara berdesak desakan. Namun hal tersebut dapat diselesaikan dengan memberikan nomor antrian agar para ibu yang telah diperiksa kesehatannya dapat mengambil paket penambah gizi tampa berdesesak-desakan.</w:t>
      </w:r>
    </w:p>
    <w:p w14:paraId="7E1A17B2" w14:textId="2CD2538B" w:rsidR="005A6541" w:rsidRPr="005A6541" w:rsidRDefault="005A6541" w:rsidP="00A50C7E">
      <w:pPr>
        <w:spacing w:after="0" w:line="240" w:lineRule="auto"/>
        <w:jc w:val="both"/>
        <w:rPr>
          <w:rFonts w:ascii="Times New Roman" w:hAnsi="Times New Roman" w:cs="Times New Roman"/>
          <w:b/>
          <w:bCs/>
          <w:sz w:val="24"/>
          <w:szCs w:val="24"/>
        </w:rPr>
      </w:pPr>
      <w:r w:rsidRPr="007E15B4">
        <w:rPr>
          <w:rFonts w:ascii="Times New Roman" w:hAnsi="Times New Roman" w:cs="Times New Roman"/>
          <w:b/>
          <w:bCs/>
          <w:sz w:val="24"/>
          <w:szCs w:val="24"/>
        </w:rPr>
        <w:t>Keterlibatan Stakeholder Dalam Program “Pertamina Retail Peduli Stunting”</w:t>
      </w:r>
    </w:p>
    <w:p w14:paraId="0B1EB024" w14:textId="5781760E" w:rsidR="00F12D4D" w:rsidRDefault="007E15B4" w:rsidP="00A50C7E">
      <w:pPr>
        <w:spacing w:after="0" w:line="240" w:lineRule="auto"/>
        <w:ind w:firstLine="720"/>
        <w:jc w:val="both"/>
        <w:rPr>
          <w:rFonts w:ascii="Times New Roman" w:hAnsi="Times New Roman" w:cs="Times New Roman"/>
          <w:sz w:val="24"/>
          <w:szCs w:val="24"/>
        </w:rPr>
      </w:pPr>
      <w:r w:rsidRPr="007E15B4">
        <w:rPr>
          <w:rFonts w:ascii="Times New Roman" w:hAnsi="Times New Roman" w:cs="Times New Roman"/>
          <w:sz w:val="24"/>
          <w:szCs w:val="24"/>
        </w:rPr>
        <w:t xml:space="preserve">Pertamina Retail melibatkan stakeholder baik internal dan eksternal dimana PT. Pertamina Retail melibatkan pemangku kepentingan atau stakeholder melalui komunikasi dengan Unit bisnis dari Pertamina Retail, Pemerintah setempat, Posyandu setempat, dan warga setempat.  yang mana keterlibatan tersebut berperan penting dalam menjalankan program ini.  </w:t>
      </w:r>
      <w:r w:rsidRPr="007E15B4">
        <w:rPr>
          <w:rFonts w:ascii="Times New Roman" w:hAnsi="Times New Roman" w:cs="Times New Roman"/>
          <w:sz w:val="24"/>
          <w:szCs w:val="24"/>
        </w:rPr>
        <w:lastRenderedPageBreak/>
        <w:t>PT. Pertamina Retail memahami pentingnya melibatkan pemangku kepentingan dalam program Pertamina Retail Peduli Stunting. Pemerintah setempat memiliki peran penting dalam memberikan akses, koordinasi, dan pengawasan terhadap program tersebut. Selain itu, Pertamina Retail melibatkan Posyandu dalam program “Pertamina Retail Peduli Stunting” ini. Posyandu merupakan lembaga yang secara langsung terlibat dalam pelayanan kesehatan dan gizi masyarakat. Dengan melibatkan Posyandu, Pertamina Retail dapat memperoleh wawasan dan dukungan dari tenaga kesehatan yang ahli di bidang ini, serta memastikan bahwa program Peduli Stunting sesuai dengan kebutuhan dan sasaran yang tepat terkait data dari masyarakat yang memang membutuhkan batuan dalam pemenuhan gizi baik. Serta Pertamina Retail melibatkan warga setempat, yang juga penting, karena mereka adalah kelompok yang secara langsung terdampak oleh masalah stunting.</w:t>
      </w:r>
    </w:p>
    <w:p w14:paraId="64CC9D3C" w14:textId="1F40919B" w:rsidR="007E15B4" w:rsidRPr="007E15B4" w:rsidRDefault="007E15B4" w:rsidP="00A50C7E">
      <w:pPr>
        <w:spacing w:after="0" w:line="240" w:lineRule="auto"/>
        <w:ind w:firstLine="720"/>
        <w:jc w:val="both"/>
        <w:rPr>
          <w:rFonts w:ascii="Times New Roman" w:hAnsi="Times New Roman" w:cs="Times New Roman"/>
          <w:sz w:val="24"/>
          <w:szCs w:val="24"/>
        </w:rPr>
      </w:pPr>
      <w:r w:rsidRPr="007E15B4">
        <w:rPr>
          <w:rFonts w:ascii="Times New Roman" w:hAnsi="Times New Roman" w:cs="Times New Roman"/>
          <w:sz w:val="24"/>
          <w:szCs w:val="24"/>
        </w:rPr>
        <w:t xml:space="preserve">Dapat disimpulkan dengan berkomunikasi dan melibatkan warga setempat, Pertamina Retail dapat memperoleh pemahaman yang lebih baik tentang situasi dan kebutuhan yang spesifik, serta memastikan partisipasi aktif dari masyarakat dalam menjalankan program ini. Keterlibatan pemangku kepentingan dalam implementasi program Peduli Stunting oleh PT. Pertamina Retail menunjukkan pendekatan yang holistik dan kolaboratif. </w:t>
      </w:r>
    </w:p>
    <w:p w14:paraId="18B8FAF0" w14:textId="1F42C2C0" w:rsidR="007E15B4" w:rsidRPr="007E15B4" w:rsidRDefault="007E15B4" w:rsidP="00A50C7E">
      <w:pPr>
        <w:spacing w:after="0" w:line="240" w:lineRule="auto"/>
        <w:ind w:firstLine="720"/>
        <w:jc w:val="both"/>
        <w:rPr>
          <w:rFonts w:ascii="Times New Roman" w:hAnsi="Times New Roman" w:cs="Times New Roman"/>
          <w:sz w:val="24"/>
          <w:szCs w:val="24"/>
        </w:rPr>
      </w:pPr>
      <w:r w:rsidRPr="007E15B4">
        <w:rPr>
          <w:rFonts w:ascii="Times New Roman" w:hAnsi="Times New Roman" w:cs="Times New Roman"/>
          <w:sz w:val="24"/>
          <w:szCs w:val="24"/>
        </w:rPr>
        <w:t xml:space="preserve">Dalam keterlibatan ini perlunya komunikasi yang dilakukan utuk dapat melaksanaakan program ini Dalam tahapan sosial maping atau survey sejalan dengan hasil penelitian Pertamina Retail dibantu oleh unit bisnisnya melakukan komunikasi dengan para pemangku kepentingan. Yang mana dalam komunikasi tersebut memiliki kesesuaian dengan teori Tindakan komunikasi yang dimiliki oleh Jurgen Habernas sebagaimana dalam teori tersebut Jurgen Habernas menetapkan  4 klaim, kalim tersebut antara lain klaim ketepatan, klaim kejujuran, dan klaim kesesuaian </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46937/17201926849","ISSN":"1693-3699","abstract":"The presence of development communication is basically aimed at contributing to the development process, especially in order to accelerate the diffusion process of innovation. The diffusion of innovation in development is an effort to meet the demands of modernization. Therefore, development is often equated with the term modernization. One indicator of modernization is the presence of communication technology that is very fast developing. Communication technology that was created to facilitate human work in the end was not able to place humans as subjects, but instead became the object of technology. The helplessness of individual humans when dealing with communication technology is a picture of the failure of the development process and human-centered social change. Communities are often powerless to stem the hegemony of communication technology. Therefore empowerment communication is a new perspective in the education of development communication in the spirit of voicing the voiceless. This study aims to reveal the social changes that occur in the \"thugs\" community in the development process as an illustration of community empowerment in communication seen from the perspective of the theory of communicative action. This research is a case study using a qualitative approach. Data was collected through in-depth interviews, observation, and documentation. The results of this study include: 1) Changes in people's mindsets are able to bring them to a pattern of behavior that is different from before. In the process of this change it can be seen that in the community there is a process of self-help to get out of stigma as a \"village of thugs\"; 2) Communicative actions of the community based on four claims according to the communicative action theory of Habermas in the empowerment process show the empowerment of the community in communicating that moves them in a living condition based on the existence of mutually agreed upon values and norms; 3) The functioning of social groups into public spaces for the community to communicate and express, thus fostering emancipation and solidarity among the community. Social groups are the most effective forum for empowerment at the community level that enables individuals to organize themselves in these groups (collective self-empowerment) so that a dialogical encounter occurs that fosters and strengthens awareness of communication and group solidarity.","author":[{"dropping-particle":"","family":"Setyowati","given":"Yuli","non-dropping-particle":"","parse-names":false,"suffix":""}],"container-title":"Jurnal Komunikasi Pembangunan","id":"ITEM-1","issue":"2","issued":{"date-parts":[["2019"]]},"page":"188-199","title":"Komunikasi Pemberdayaan sebagai Perspektif Baru Pengembangan Pendidikan Komunikasi Pembangunan di Indonesia","type":"article-journal","volume":"17"},"uris":["http://www.mendeley.com/documents/?uuid=f1fef0df-bfe7-4151-aa8c-ae26c865fb31","http://www.mendeley.com/documents/?uuid=73f28d1f-67ee-4560-ad35-4dae410c8c40"]}],"mendeley":{"formattedCitation":"(Setyowati, 2019)","plainTextFormattedCitation":"(Setyowati, 2019)","previouslyFormattedCitation":"(Setyowati, 2019)"},"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Setyowati, 2019)</w:t>
      </w:r>
      <w:r w:rsidR="00F12D4D">
        <w:rPr>
          <w:rFonts w:ascii="Times New Roman" w:hAnsi="Times New Roman" w:cs="Times New Roman"/>
          <w:sz w:val="24"/>
          <w:szCs w:val="24"/>
        </w:rPr>
        <w:fldChar w:fldCharType="end"/>
      </w:r>
      <w:r w:rsidRPr="007E15B4">
        <w:rPr>
          <w:rFonts w:ascii="Times New Roman" w:hAnsi="Times New Roman" w:cs="Times New Roman"/>
          <w:sz w:val="24"/>
          <w:szCs w:val="24"/>
        </w:rPr>
        <w:t xml:space="preserve">. dimana dapat dibahas dalam hasil penelitaian yang dilakukan peneliti yaitu dalam komunikasi yang dilakukan Pertamina Retail menujukan klaim kebenaran terkait apa yang dibutuhkan masyarakat dalam program “Pertamina Retail Peduli Stunting” yang mana kebenaran dalam berkomunikasi dengan stakeholder. Klaim kebenaran ini juga dapat ditunjukan pada dokumentasi  yang didapatkan oleh peneliti, selanjutnya pada klaim ketepatan dalam melakukan komunikasi dengan pemangku kepentingan Pertamina Retail melakukan diskusi dengan pihak yang memahami permasalahan ini yaitu posyandu dan pemerintah, serta pada klaim kejujuran dimana dalam berkomunikasi dengan stakeholder adanya kejujuran terkait data peserta yang di berikan oleh posyandu kepada Pertamina Retail dan yang terakhir klaim kesesuaian yang mana dalam melakukan komunikasi terkait apa yang dibutuhkan dan apa yang akan diberikan terdapat kesesuaian antara pihak Pertamina Retail dengan stakeholder.  </w:t>
      </w:r>
    </w:p>
    <w:p w14:paraId="0B7F917F" w14:textId="44274862" w:rsidR="007E15B4" w:rsidRPr="007E15B4" w:rsidRDefault="007E15B4" w:rsidP="00A50C7E">
      <w:pPr>
        <w:spacing w:after="0" w:line="240" w:lineRule="auto"/>
        <w:ind w:firstLine="720"/>
        <w:jc w:val="both"/>
        <w:rPr>
          <w:rFonts w:ascii="Times New Roman" w:hAnsi="Times New Roman" w:cs="Times New Roman"/>
          <w:sz w:val="24"/>
          <w:szCs w:val="24"/>
        </w:rPr>
      </w:pPr>
      <w:r w:rsidRPr="007E15B4">
        <w:rPr>
          <w:rFonts w:ascii="Times New Roman" w:hAnsi="Times New Roman" w:cs="Times New Roman"/>
          <w:sz w:val="24"/>
          <w:szCs w:val="24"/>
        </w:rPr>
        <w:t>Dalam hal keterlibatan stakeholder ini sejalan dengan Teori Stakeholder yang menyatakan dalam teori stakeholder perusahaan perlu mendapatkan dukungan dari pemangku kepentingan untuk bertahan. Oleh karena itu, kegiatan perusahaan harus memperhitungkan pengakuan yang diberikan oleh para pemangku kepentingan. Semakin kuat peran pemangku kepentingan, semakin penting bagi bisnis untuk beradaptasi dengan mereka.</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31334/abiwara.v3i1.1846","abstract":"The purpose of this research is to explore Corporate Social Responsibility (CSR) activities in the stakeholder theory point of view in the WIKA Mengajar program. The needs of stakeholders both internally and externally in relation to social and environmental responsibility through the triple bottom line model is one way to explore CSR activities. This research was conducted using phenomenological methods with a qualitative approach at PT Wijaya Karya (Persero) Tbk. (WIKA). Interviews are conducted with the General Manager of Corporate Relations, collecting evidence in the form of documentation and articles of activities that are then simplified to produce relevant information. The results of the study showed the benefits of CSR through the point of view of internal stakeholder theory of the company always maintaining commitment and meeting the needs of stakeholders both internally and externally, in this case WIKA shows social and environmental responsibility that includes economic, social, and environmental aspects (triple bottom line) through CSR activities. ","author":[{"dropping-particle":"","family":"Zain","given":"Ratna Ningrum Wulandani","non-dropping-particle":"","parse-names":false,"suffix":""},{"dropping-particle":"","family":"Hendriyani","given":"Chandra","non-dropping-particle":"","parse-names":false,"suffix":""},{"dropping-particle":"","family":"Nugroho","given":"Danang","non-dropping-particle":"","parse-names":false,"suffix":""},{"dropping-particle":"","family":"Ruslan","given":"Budiana","non-dropping-particle":"","parse-names":false,"suffix":""}],"container-title":"Abiwara : Jurnal Vokasi Administrasi Bisnis","id":"ITEM-1","issue":"1","issued":{"date-parts":[["2021"]]},"page":"102-107","title":"Implementation of CSR Activities from Stakeholder Theory Perspective in Wika Mengajar","type":"article-journal","volume":"3"},"uris":["http://www.mendeley.com/documents/?uuid=a76f62c5-fa88-4cab-839f-42aeb724d811","http://www.mendeley.com/documents/?uuid=d29e2548-9b25-4eb9-a62c-f5387be88d08"]}],"mendeley":{"formattedCitation":"(Zain et al., 2021)","manualFormatting":"(Zain 2021)","plainTextFormattedCitation":"(Zain et al., 2021)","previouslyFormattedCitation":"(Zain et al., 2021)"},"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Zain 2021)</w:t>
      </w:r>
      <w:r w:rsidR="00F12D4D">
        <w:rPr>
          <w:rFonts w:ascii="Times New Roman" w:hAnsi="Times New Roman" w:cs="Times New Roman"/>
          <w:sz w:val="24"/>
          <w:szCs w:val="24"/>
        </w:rPr>
        <w:fldChar w:fldCharType="end"/>
      </w:r>
      <w:r w:rsidRPr="007E15B4">
        <w:rPr>
          <w:rFonts w:ascii="Times New Roman" w:hAnsi="Times New Roman" w:cs="Times New Roman"/>
          <w:sz w:val="24"/>
          <w:szCs w:val="24"/>
        </w:rPr>
        <w:t xml:space="preserve">. yang mana dukungan tersebut menjadi suatu bentuk kolaborasi yang dilakukan Pertamina Retail dengan stakeholdernya. Stakeholder memiliki peranan penting dalam implementasi program “Pertamina Retail Peduli Stunting”. </w:t>
      </w:r>
    </w:p>
    <w:p w14:paraId="37FD737A" w14:textId="6CCCC515" w:rsidR="007E15B4" w:rsidRPr="007E15B4" w:rsidRDefault="007E15B4" w:rsidP="00A50C7E">
      <w:pPr>
        <w:spacing w:after="0" w:line="240" w:lineRule="auto"/>
        <w:ind w:firstLine="720"/>
        <w:jc w:val="both"/>
        <w:rPr>
          <w:rFonts w:ascii="Times New Roman" w:hAnsi="Times New Roman" w:cs="Times New Roman"/>
          <w:sz w:val="24"/>
          <w:szCs w:val="24"/>
        </w:rPr>
      </w:pPr>
      <w:r w:rsidRPr="007E15B4">
        <w:rPr>
          <w:rFonts w:ascii="Times New Roman" w:hAnsi="Times New Roman" w:cs="Times New Roman"/>
          <w:sz w:val="24"/>
          <w:szCs w:val="24"/>
        </w:rPr>
        <w:t>Dalam melakukan keterlibatan stakeholder perlu dilakukannya komunikasi yang terjalin dengan stakeholder</w:t>
      </w:r>
      <w:r w:rsidR="005A6541">
        <w:rPr>
          <w:rFonts w:ascii="Times New Roman" w:hAnsi="Times New Roman" w:cs="Times New Roman"/>
          <w:sz w:val="24"/>
          <w:szCs w:val="24"/>
        </w:rPr>
        <w:t>. M</w:t>
      </w:r>
      <w:r w:rsidRPr="007E15B4">
        <w:rPr>
          <w:rFonts w:ascii="Times New Roman" w:hAnsi="Times New Roman" w:cs="Times New Roman"/>
          <w:sz w:val="24"/>
          <w:szCs w:val="24"/>
        </w:rPr>
        <w:t>elalui komunikasi dengan pemangku kepentingan, Pertamina Retail dapat memperoleh dukungan dan kerjasama dalam melaksanakan program ini. Hal tersebut sejalan dengan Teori Tindakan komunikatif yang dikemukakan oleh Jurgen Habermas yang mana Habermas menekankan akan pentingnya komunikasi dalam kehidupan bermasyarakat.</w:t>
      </w:r>
      <w:r w:rsidR="00F12D4D">
        <w:rPr>
          <w:rFonts w:ascii="Times New Roman" w:hAnsi="Times New Roman" w:cs="Times New Roman"/>
          <w:sz w:val="24"/>
          <w:szCs w:val="24"/>
        </w:rPr>
        <w:t xml:space="preserve"> </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bstract":"To incorporate a key insight into practice of public relations work nowadays in a more transformative way, the Jurgen Habermas's theory of social is one of a very important study used as a framework in the PR discipline. Intersubjective paradigm in seeing the PR work …","author":[{"dropping-particle":"","family":"Juwita","given":"R","non-dropping-particle":"","parse-names":false,"suffix":""}],"container-title":"Interaktif: Jurnal Ilmu-Ilmu Sosial","id":"ITEM-1","issue":"40","issued":{"date-parts":[["2018"]]},"title":"Intersubyektifitas Teori Tindakan Komunikatif Habernas dan Praktik Kerja Public Relations dalam Program CSR","type":"article-journal"},"uris":["http://www.mendeley.com/documents/?uuid=7b99bbd2-ccc1-4b68-a538-c024c5126031","http://www.mendeley.com/documents/?uuid=14fd6cab-8dcc-4f76-ad5d-5a96eb85c4db"]}],"mendeley":{"formattedCitation":"(Juwita, 2018)","plainTextFormattedCitation":"(Juwita, 2018)","previouslyFormattedCitation":"(Juwita, 2018)"},"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Juwita, 2018)</w:t>
      </w:r>
      <w:r w:rsidR="00F12D4D">
        <w:rPr>
          <w:rFonts w:ascii="Times New Roman" w:hAnsi="Times New Roman" w:cs="Times New Roman"/>
          <w:sz w:val="24"/>
          <w:szCs w:val="24"/>
        </w:rPr>
        <w:fldChar w:fldCharType="end"/>
      </w:r>
      <w:r w:rsidRPr="007E15B4">
        <w:rPr>
          <w:rFonts w:ascii="Times New Roman" w:hAnsi="Times New Roman" w:cs="Times New Roman"/>
          <w:sz w:val="24"/>
          <w:szCs w:val="24"/>
        </w:rPr>
        <w:t xml:space="preserve"> Dengan komunikasi yang dijalin bersama masyarakat, Pertamina tau apa yang dibutuhkan dari masyarakat. Saling pengertian ini juga merujuk pada pejelasan yang diberikan oleh Habermas yaitu teori Tindakan komunikasi ini memainkan </w:t>
      </w:r>
      <w:r w:rsidRPr="007E15B4">
        <w:rPr>
          <w:rFonts w:ascii="Times New Roman" w:hAnsi="Times New Roman" w:cs="Times New Roman"/>
          <w:sz w:val="24"/>
          <w:szCs w:val="24"/>
        </w:rPr>
        <w:lastRenderedPageBreak/>
        <w:t>peranan yang cukup penting dalam saling memahami satu sama lain antara individu maupun kelompok</w:t>
      </w:r>
      <w:r w:rsidR="00F12D4D">
        <w:rPr>
          <w:rFonts w:ascii="Times New Roman" w:hAnsi="Times New Roman" w:cs="Times New Roman"/>
          <w:sz w:val="24"/>
          <w:szCs w:val="24"/>
        </w:rPr>
        <w:t xml:space="preserve"> </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author":[{"dropping-particle":"","family":"Rizqian","given":"Dimas Rahman","non-dropping-particle":"","parse-names":false,"suffix":""}],"id":"ITEM-1","issue":"2","issued":{"date-parts":[["2023"]]},"page":"1-21","title":"PEMBERDAYAAN MASYARAKAT DALAM PERSPEKTIF TEORI TINDAKAN KOMUNIKATIF JURGEN HABERMAS","type":"article-journal","volume":"8"},"uris":["http://www.mendeley.com/documents/?uuid=aa32aca8-5cc8-477b-8324-7809a5f5bc54","http://www.mendeley.com/documents/?uuid=f9d074be-0c44-40db-bb82-929bb368f747"]}],"mendeley":{"formattedCitation":"(Rizqian, 2023)","plainTextFormattedCitation":"(Rizqian, 2023)","previouslyFormattedCitation":"(Rizqian, 2023)"},"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Rizqian, 2023)</w:t>
      </w:r>
      <w:r w:rsidR="00F12D4D">
        <w:rPr>
          <w:rFonts w:ascii="Times New Roman" w:hAnsi="Times New Roman" w:cs="Times New Roman"/>
          <w:sz w:val="24"/>
          <w:szCs w:val="24"/>
        </w:rPr>
        <w:fldChar w:fldCharType="end"/>
      </w:r>
      <w:r w:rsidRPr="007E15B4">
        <w:rPr>
          <w:rFonts w:ascii="Times New Roman" w:hAnsi="Times New Roman" w:cs="Times New Roman"/>
          <w:sz w:val="24"/>
          <w:szCs w:val="24"/>
        </w:rPr>
        <w:t>.</w:t>
      </w:r>
    </w:p>
    <w:p w14:paraId="1EE4C089" w14:textId="77777777" w:rsidR="005A6541" w:rsidRDefault="007E15B4" w:rsidP="00A50C7E">
      <w:pPr>
        <w:spacing w:after="0" w:line="240" w:lineRule="auto"/>
        <w:ind w:firstLine="720"/>
        <w:jc w:val="both"/>
        <w:rPr>
          <w:rFonts w:ascii="Times New Roman" w:hAnsi="Times New Roman" w:cs="Times New Roman"/>
          <w:sz w:val="24"/>
          <w:szCs w:val="24"/>
        </w:rPr>
      </w:pPr>
      <w:r w:rsidRPr="007E15B4">
        <w:rPr>
          <w:rFonts w:ascii="Times New Roman" w:hAnsi="Times New Roman" w:cs="Times New Roman"/>
          <w:sz w:val="24"/>
          <w:szCs w:val="24"/>
        </w:rPr>
        <w:t xml:space="preserve">Pertamina Retail dibantu oleh unit bisnisnya untuk melakukan komunikasi prihal pelaksanaan program “Pertamina Retail Peduli Stunting”. Unit bisnis selaku stakeholder internal berfungsi sebagai jembatan dalam berkomunikasi dengan wilayah yang terdampak pada permasalaahan Stunting dan gizi buruk ini. Komunikasi yang dilakukan ini terjadi pada proses social maping ataupun survey untuk mendapatkan informasi awal maka perlunya unit bisnis yang memahami masayrakat sekitar.  Yang mana unit bisnis telah memiliki koneksi dan hubungan baik yang dilakukan dengan para stakeholder di wilayahnya. Bersama unit bisnis fungsi </w:t>
      </w:r>
      <w:r w:rsidRPr="00B203EC">
        <w:rPr>
          <w:rFonts w:ascii="Times New Roman" w:hAnsi="Times New Roman" w:cs="Times New Roman"/>
          <w:i/>
          <w:iCs/>
          <w:sz w:val="24"/>
          <w:szCs w:val="24"/>
        </w:rPr>
        <w:t>CSR and corporate</w:t>
      </w:r>
      <w:r w:rsidRPr="007E15B4">
        <w:rPr>
          <w:rFonts w:ascii="Times New Roman" w:hAnsi="Times New Roman" w:cs="Times New Roman"/>
          <w:sz w:val="24"/>
          <w:szCs w:val="24"/>
        </w:rPr>
        <w:t xml:space="preserve"> </w:t>
      </w:r>
      <w:r w:rsidRPr="00B203EC">
        <w:rPr>
          <w:rFonts w:ascii="Times New Roman" w:hAnsi="Times New Roman" w:cs="Times New Roman"/>
          <w:i/>
          <w:iCs/>
          <w:sz w:val="24"/>
          <w:szCs w:val="24"/>
        </w:rPr>
        <w:t>communication</w:t>
      </w:r>
      <w:r w:rsidRPr="007E15B4">
        <w:rPr>
          <w:rFonts w:ascii="Times New Roman" w:hAnsi="Times New Roman" w:cs="Times New Roman"/>
          <w:sz w:val="24"/>
          <w:szCs w:val="24"/>
        </w:rPr>
        <w:t xml:space="preserve"> Pertamina retail melakukan komunikasi dengan pemangku kepentingan yang memahami permasalaahan terkait stunting ini.</w:t>
      </w:r>
    </w:p>
    <w:p w14:paraId="760C9349" w14:textId="1637D613" w:rsidR="007E15B4" w:rsidRDefault="007E15B4" w:rsidP="00A50C7E">
      <w:pPr>
        <w:spacing w:after="0" w:line="240" w:lineRule="auto"/>
        <w:ind w:firstLine="720"/>
        <w:jc w:val="both"/>
        <w:rPr>
          <w:rFonts w:ascii="Times New Roman" w:hAnsi="Times New Roman" w:cs="Times New Roman"/>
          <w:sz w:val="24"/>
          <w:szCs w:val="24"/>
        </w:rPr>
      </w:pPr>
      <w:r w:rsidRPr="007E15B4">
        <w:rPr>
          <w:rFonts w:ascii="Times New Roman" w:hAnsi="Times New Roman" w:cs="Times New Roman"/>
          <w:sz w:val="24"/>
          <w:szCs w:val="24"/>
        </w:rPr>
        <w:t xml:space="preserve">Pertamina Retail melakukan dialog dengan Pemerintah Setempat, posayandu, dan juga masyarakat yang terdampak permasalahaan keasehatan Stunting. Hal ini sejalan dengan pernyataan Podnar dalam </w:t>
      </w:r>
      <w:r w:rsidR="00F12D4D">
        <w:rPr>
          <w:rFonts w:ascii="Times New Roman" w:hAnsi="Times New Roman" w:cs="Times New Roman"/>
          <w:sz w:val="24"/>
          <w:szCs w:val="24"/>
        </w:rPr>
        <w:fldChar w:fldCharType="begin" w:fldLock="1"/>
      </w:r>
      <w:r w:rsidR="00CD3823">
        <w:rPr>
          <w:rFonts w:ascii="Times New Roman" w:hAnsi="Times New Roman" w:cs="Times New Roman"/>
          <w:sz w:val="24"/>
          <w:szCs w:val="24"/>
        </w:rPr>
        <w:instrText>ADDIN CSL_CITATION {"citationItems":[{"id":"ITEM-1","itemData":{"DOI":"10.30596/interaksi.v4i1.4134","ISSN":"25806955","abstract":"Corporate social responsibility (CSR) is a company's commitment not only to increase financial benefits, but also to develop a holistic, institutional and sustainable social, economic and regional development (Suharto, 2008). In practice, CSR is often regarded as corporate giving, corporate philanthropy, and corporate community relations. CSR cannot be separated from the practice of community empowerment or often referred to as community development. What is the relationship between CSR and community empowerment and how is the communication strategy for the CSR program in an effort to empower the community? The methodology in this study is of literature review type. The technique of data collection is done by secondary data techniques obtained through searching relevant books, research results related to the topic of writing, mass media news, and relevant journals. The data obtained are then analyzed and completed with qualitative techniques by describing the data obtained to answer the existing debate. The results of the study found that CSR programs cannot be separated from community empowerment. One of the objectives of CSR is to create empowered communities, especially those around the company. In carrying out CSR activities for community empowerment, the role of a communication strategy is expected. The relevant communication strategies include mass communication and intercultural communication. By using these two communication strategies, it is expected that CSR programs for community empowerment will be more effective and efficient.","author":[{"dropping-particle":"","family":"Saleh","given":"","non-dropping-particle":"","parse-names":false,"suffix":""}],"container-title":"Jurnal Interaksi : Jurnal Ilmu Komunikasi","id":"ITEM-1","issue":"1","issued":{"date-parts":[["2020"]]},"page":"98-105","title":"Strategi Komunikasi untuk Program Corporate Social Responsibility dalam Pemberdayaan Masyarakat","type":"article-journal","volume":"4"},"uris":["http://www.mendeley.com/documents/?uuid=67834fb0-8e5e-4895-abfa-7986fec81c06","http://www.mendeley.com/documents/?uuid=608aabf7-ace4-4363-bad4-260de351c06a"]}],"mendeley":{"formattedCitation":"(Saleh, 2020)","plainTextFormattedCitation":"(Saleh, 2020)","previouslyFormattedCitation":"(Saleh, 2020)"},"properties":{"noteIndex":0},"schema":"https://github.com/citation-style-language/schema/raw/master/csl-citation.json"}</w:instrText>
      </w:r>
      <w:r w:rsidR="00F12D4D">
        <w:rPr>
          <w:rFonts w:ascii="Times New Roman" w:hAnsi="Times New Roman" w:cs="Times New Roman"/>
          <w:sz w:val="24"/>
          <w:szCs w:val="24"/>
        </w:rPr>
        <w:fldChar w:fldCharType="separate"/>
      </w:r>
      <w:r w:rsidR="00F12D4D" w:rsidRPr="00F12D4D">
        <w:rPr>
          <w:rFonts w:ascii="Times New Roman" w:hAnsi="Times New Roman" w:cs="Times New Roman"/>
          <w:noProof/>
          <w:sz w:val="24"/>
          <w:szCs w:val="24"/>
        </w:rPr>
        <w:t>(Saleh, 2020)</w:t>
      </w:r>
      <w:r w:rsidR="00F12D4D">
        <w:rPr>
          <w:rFonts w:ascii="Times New Roman" w:hAnsi="Times New Roman" w:cs="Times New Roman"/>
          <w:sz w:val="24"/>
          <w:szCs w:val="24"/>
        </w:rPr>
        <w:fldChar w:fldCharType="end"/>
      </w:r>
      <w:r w:rsidRPr="007E15B4">
        <w:rPr>
          <w:rFonts w:ascii="Times New Roman" w:hAnsi="Times New Roman" w:cs="Times New Roman"/>
          <w:sz w:val="24"/>
          <w:szCs w:val="24"/>
        </w:rPr>
        <w:t xml:space="preserve"> menyatakan bahwa komunikasi </w:t>
      </w:r>
      <w:r w:rsidRPr="00B203EC">
        <w:rPr>
          <w:rFonts w:ascii="Times New Roman" w:hAnsi="Times New Roman" w:cs="Times New Roman"/>
          <w:i/>
          <w:iCs/>
          <w:sz w:val="24"/>
          <w:szCs w:val="24"/>
        </w:rPr>
        <w:t>Corporate Social Resposibility</w:t>
      </w:r>
      <w:r w:rsidRPr="007E15B4">
        <w:rPr>
          <w:rFonts w:ascii="Times New Roman" w:hAnsi="Times New Roman" w:cs="Times New Roman"/>
          <w:sz w:val="24"/>
          <w:szCs w:val="24"/>
        </w:rPr>
        <w:t xml:space="preserve"> merupakan proses yang melibatkan antisipasi terhadap harapan pemangku kepentingan, penyampaian kebijakan CSR, dan pengelolaan berbagai media komunikasi untuk menyediakan informasi yang akurat dan transparan mengenai integrasi merek perusahaan atau operasi bisnis, isu-isu sosial dan lingkungan, serta interaksi dengan pemangku kepentingan. Yang mana komunikasi dalam tanggung jawab sosial dilakukan untuk mendapatakan informasi yang dibutuhkan terkait program tanggung jawab sosial dan lingkungan dalah menelitian ini yaitu program “Pertamina Retail Peduli Stunting”.</w:t>
      </w:r>
    </w:p>
    <w:p w14:paraId="3BE6E3E3" w14:textId="5D537EE5" w:rsidR="002B5D78" w:rsidRPr="002B5D78" w:rsidRDefault="00CB2025" w:rsidP="00A50C7E">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S</w:t>
      </w:r>
      <w:r w:rsidRPr="002B5D78">
        <w:rPr>
          <w:rFonts w:ascii="Times New Roman" w:hAnsi="Times New Roman" w:cs="Times New Roman"/>
          <w:b/>
          <w:bCs/>
          <w:sz w:val="24"/>
          <w:szCs w:val="24"/>
        </w:rPr>
        <w:t>IMPULAN</w:t>
      </w:r>
    </w:p>
    <w:p w14:paraId="738C58FA" w14:textId="6BEE3570" w:rsidR="002B5D78" w:rsidRDefault="002B5D78" w:rsidP="00A50C7E">
      <w:pPr>
        <w:spacing w:after="0" w:line="240" w:lineRule="auto"/>
        <w:ind w:firstLine="720"/>
        <w:jc w:val="both"/>
        <w:rPr>
          <w:rFonts w:ascii="Times New Roman" w:hAnsi="Times New Roman" w:cs="Times New Roman"/>
          <w:sz w:val="24"/>
          <w:szCs w:val="24"/>
        </w:rPr>
      </w:pPr>
      <w:r w:rsidRPr="002B5D78">
        <w:rPr>
          <w:rFonts w:ascii="Times New Roman" w:hAnsi="Times New Roman" w:cs="Times New Roman"/>
          <w:sz w:val="24"/>
          <w:szCs w:val="24"/>
        </w:rPr>
        <w:t xml:space="preserve">Dalam implementasi “Program Pertamina Retail Peduli Stunting” dapat disimpulkan bahwa Pertamina Retail berpedoman kepada kekhawatiaran Pemeritah terhadap permasalahaan Kesehatan khususnya stunting atau gizi buruk pada anak yang angkanya pada saat ini masi tergolong cukup tinggi. Program tersebut merupakan bentuk respon pertamina dalam menyelesaikan permasalahan terkait stunting. Respon yang dilakukan tersebut ditunjukan kepada stakeholder dari Pertamina Retail itu sendiri yang mana hal tersebut sejalan dengan teori stakeholder. </w:t>
      </w:r>
      <w:r>
        <w:rPr>
          <w:rFonts w:ascii="Times New Roman" w:hAnsi="Times New Roman" w:cs="Times New Roman"/>
          <w:sz w:val="24"/>
          <w:szCs w:val="24"/>
        </w:rPr>
        <w:t>D</w:t>
      </w:r>
      <w:r w:rsidRPr="002B5D78">
        <w:rPr>
          <w:rFonts w:ascii="Times New Roman" w:hAnsi="Times New Roman" w:cs="Times New Roman"/>
          <w:sz w:val="24"/>
          <w:szCs w:val="24"/>
        </w:rPr>
        <w:t>alam proses pelaksanaan program “Pertamina Retail Peduli Stunting” memiliki tahapan-tahapan mulai dari survey, kordinasi, persiapan alat dan bantuan sampai kepada pelaksanaan kegiatan. Dalam berkordinasi Pertamina Retail melibatkan unit bisnisnya dan juga stakeholder, keterlibatan pemangku kepentingan pada program ini mulai dari Pemerintah, Posyandu dan Masyarakat. Dalam keterlibatan tersebut diperlukan komunikasi yang saling memahami satu sama lain antara stakeholder dengan Pertamina Retail, kepemahaman tersebut sejalan dengan teori Tindakan komunikasi yang di jabarkan Jurgen Habermas</w:t>
      </w:r>
      <w:r>
        <w:rPr>
          <w:rFonts w:ascii="Times New Roman" w:hAnsi="Times New Roman" w:cs="Times New Roman"/>
          <w:sz w:val="24"/>
          <w:szCs w:val="24"/>
        </w:rPr>
        <w:t xml:space="preserve">. </w:t>
      </w:r>
      <w:r w:rsidRPr="002B5D78">
        <w:rPr>
          <w:rFonts w:ascii="Times New Roman" w:hAnsi="Times New Roman" w:cs="Times New Roman"/>
          <w:sz w:val="24"/>
          <w:szCs w:val="24"/>
        </w:rPr>
        <w:t xml:space="preserve">Keterlibatan stakeholder merupakan kunci dari keberhasilan Implementasi program “Pertamina Retail Peduli Stunting” adanya hubungan kolaboratif ini menciptakan hubungan yang baik dan berkesinambungan antara perusahaan dan stakeholdernya. Komunikasi dalam tanggung jawab sosial dan lingkungan yang terjalin baik akan menciptakan kepemahanan satu sama lain. Dalam penelitian ini Pertamina Retail dibantu unit bisnisnya melakukan komunikasi langsung kepada masyarakat sekitar untuk melihat kebutuhan apa yang dibutuhkan oleh masyarakat. Hal tersebut sejalan dengan teori tindakan komunikasi yang di kemukakan Jurgen Habermas. Maka dapat di jelaskan dalam Implementasi sebuah program Tanggung Jawab Sosial dan Lingkungan atau CSR sebuah perusahaan pentingnya melibatkan stakeholder dalam keberhasilan suatu program CSR. Yang mana hal tersebut sejalan dengan teori stakeholder. </w:t>
      </w:r>
    </w:p>
    <w:p w14:paraId="46C455A7" w14:textId="107A24CA" w:rsidR="003E58BF" w:rsidRDefault="003E58BF" w:rsidP="00A50C7E">
      <w:pPr>
        <w:spacing w:after="0" w:line="240" w:lineRule="auto"/>
        <w:ind w:firstLine="720"/>
        <w:jc w:val="both"/>
        <w:rPr>
          <w:rFonts w:ascii="Times New Roman" w:hAnsi="Times New Roman" w:cs="Times New Roman"/>
          <w:sz w:val="24"/>
          <w:szCs w:val="24"/>
        </w:rPr>
      </w:pPr>
      <w:r w:rsidRPr="003E58BF">
        <w:rPr>
          <w:rFonts w:ascii="Times New Roman" w:hAnsi="Times New Roman" w:cs="Times New Roman"/>
          <w:sz w:val="24"/>
          <w:szCs w:val="24"/>
        </w:rPr>
        <w:t xml:space="preserve">Dalam Implementasi program Corporate Social Resposibilitiy perlunya melakukan penguatan program CSR kesehatan, perusahaan sebaiknya terus menguatkan dan mengembangkan program CSR terkait kesehatan, terutama dalam menangani permasalahan kesehatan sepertihalnya Stunting atau Gizi Buruk. Program iCSR dapat lebih efektif jika berpedoman pada indikator dan target dari Sustainable Development Goals (SDGs) yang </w:t>
      </w:r>
      <w:r w:rsidRPr="003E58BF">
        <w:rPr>
          <w:rFonts w:ascii="Times New Roman" w:hAnsi="Times New Roman" w:cs="Times New Roman"/>
          <w:sz w:val="24"/>
          <w:szCs w:val="24"/>
        </w:rPr>
        <w:lastRenderedPageBreak/>
        <w:t>relevan, sehingga dapat lebih terintegrasi dalam upaya mencapai tujuan pembangunan berkelanjutan. Serta Dalam Implementasi program Corporate Social Resposibilitiy  Perlunya menjalin komunikasi dengan para stakeholder (pemangku kepentingan) dalam proses implementasi program CSR. Yang mana komunikasi yang dibangun secara saling memiliki kepemahaman satu sama lain akan memiliki output yang baik dalam suatu keterlibatan stakeholder dengan perusahaan. Komunikasi yang di jalin dengan baik akan menciptakan hubungan yang baik juga, dimana hubangan yang baik tersebut akan memudahkan proses daripada suatu program tanggung jawab sosial dan lingkungan perusahaan. Yang mana perlunya perusahaan meningkatkan kolaborasi bersama stakeholdernya dalam implemantasi program CSR. dimana hal tersebut dapat terus memperkuat hubungan kolaboratif dengan pihak-pihak terkait dan berkomunikasi secara aktif untuk memahami kebutuhan masyarakat dan memastikan program yang dijalankan relevan dan bermanfaat. Dengan memahami perspektif dan aspirasi stakeholder akan membantu perusahaan menyesuaikan program CSR agar lebih berdampak positif dan berkelanjutan.</w:t>
      </w:r>
    </w:p>
    <w:p w14:paraId="18B185C2" w14:textId="77777777" w:rsidR="00A50C7E" w:rsidRDefault="00A50C7E" w:rsidP="00CB2025">
      <w:pPr>
        <w:spacing w:line="360" w:lineRule="auto"/>
        <w:ind w:firstLine="720"/>
        <w:jc w:val="both"/>
        <w:rPr>
          <w:rFonts w:ascii="Times New Roman" w:hAnsi="Times New Roman" w:cs="Times New Roman"/>
          <w:sz w:val="24"/>
          <w:szCs w:val="24"/>
        </w:rPr>
      </w:pPr>
    </w:p>
    <w:p w14:paraId="3BFCBA90" w14:textId="535C583A" w:rsidR="00F12D4D" w:rsidRPr="00CB2025" w:rsidRDefault="00F12D4D" w:rsidP="00A50C7E">
      <w:pPr>
        <w:spacing w:line="360" w:lineRule="auto"/>
        <w:ind w:hanging="142"/>
        <w:jc w:val="both"/>
        <w:rPr>
          <w:rFonts w:ascii="Times New Roman" w:hAnsi="Times New Roman" w:cs="Times New Roman"/>
          <w:b/>
          <w:bCs/>
          <w:sz w:val="24"/>
          <w:szCs w:val="24"/>
        </w:rPr>
      </w:pPr>
      <w:r w:rsidRPr="00CB2025">
        <w:rPr>
          <w:rFonts w:ascii="Times New Roman" w:hAnsi="Times New Roman" w:cs="Times New Roman"/>
          <w:b/>
          <w:bCs/>
          <w:sz w:val="24"/>
          <w:szCs w:val="24"/>
        </w:rPr>
        <w:t>DAFTAR PUSTAKA</w:t>
      </w:r>
    </w:p>
    <w:p w14:paraId="0E3EA8F7" w14:textId="0964A486" w:rsidR="00CD3823" w:rsidRPr="00CD3823" w:rsidRDefault="00F12D4D"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D3823" w:rsidRPr="00CD3823">
        <w:rPr>
          <w:rFonts w:ascii="Times New Roman" w:hAnsi="Times New Roman" w:cs="Times New Roman"/>
          <w:noProof/>
          <w:kern w:val="0"/>
          <w:sz w:val="24"/>
          <w:szCs w:val="24"/>
        </w:rPr>
        <w:t xml:space="preserve">Andika, F., Afriza, N., Husna, A., Rahmi, N., &amp; Safitri, F. (2022). Edukasi Tentang Isu Permasalahan Kesehatan di Indonesia Bersama Calon Tenaga Kesehatan Masyarakat Provinsi Aceh. </w:t>
      </w:r>
      <w:r w:rsidR="00CD3823" w:rsidRPr="00CD3823">
        <w:rPr>
          <w:rFonts w:ascii="Times New Roman" w:hAnsi="Times New Roman" w:cs="Times New Roman"/>
          <w:i/>
          <w:iCs/>
          <w:noProof/>
          <w:kern w:val="0"/>
          <w:sz w:val="24"/>
          <w:szCs w:val="24"/>
        </w:rPr>
        <w:t>Jurnal Pengabdian Masyarakat (Kesehatan)</w:t>
      </w:r>
      <w:r w:rsidR="00CD3823" w:rsidRPr="00CD3823">
        <w:rPr>
          <w:rFonts w:ascii="Times New Roman" w:hAnsi="Times New Roman" w:cs="Times New Roman"/>
          <w:noProof/>
          <w:kern w:val="0"/>
          <w:sz w:val="24"/>
          <w:szCs w:val="24"/>
        </w:rPr>
        <w:t xml:space="preserve">, </w:t>
      </w:r>
      <w:r w:rsidR="00CD3823" w:rsidRPr="00CD3823">
        <w:rPr>
          <w:rFonts w:ascii="Times New Roman" w:hAnsi="Times New Roman" w:cs="Times New Roman"/>
          <w:i/>
          <w:iCs/>
          <w:noProof/>
          <w:kern w:val="0"/>
          <w:sz w:val="24"/>
          <w:szCs w:val="24"/>
        </w:rPr>
        <w:t>4</w:t>
      </w:r>
      <w:r w:rsidR="00CD3823" w:rsidRPr="00CD3823">
        <w:rPr>
          <w:rFonts w:ascii="Times New Roman" w:hAnsi="Times New Roman" w:cs="Times New Roman"/>
          <w:noProof/>
          <w:kern w:val="0"/>
          <w:sz w:val="24"/>
          <w:szCs w:val="24"/>
        </w:rPr>
        <w:t>(1), 39–44.</w:t>
      </w:r>
    </w:p>
    <w:p w14:paraId="14E4B445"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Ariastini, N. N., &amp; Semara, I. M. T. (2019). Implementasi Konsep Triple Bottom Line Dalam Program Corporate Social Responsibility Di Hotel Alila Seminyak. </w:t>
      </w:r>
      <w:r w:rsidRPr="00CD3823">
        <w:rPr>
          <w:rFonts w:ascii="Times New Roman" w:hAnsi="Times New Roman" w:cs="Times New Roman"/>
          <w:i/>
          <w:iCs/>
          <w:noProof/>
          <w:kern w:val="0"/>
          <w:sz w:val="24"/>
          <w:szCs w:val="24"/>
        </w:rPr>
        <w:t>Jurnal Ilmiah Hospitality Management</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9</w:t>
      </w:r>
      <w:r w:rsidRPr="00CD3823">
        <w:rPr>
          <w:rFonts w:ascii="Times New Roman" w:hAnsi="Times New Roman" w:cs="Times New Roman"/>
          <w:noProof/>
          <w:kern w:val="0"/>
          <w:sz w:val="24"/>
          <w:szCs w:val="24"/>
        </w:rPr>
        <w:t>(2), 160–168. https://doi.org/10.22334/jihm.v9i2.155</w:t>
      </w:r>
    </w:p>
    <w:p w14:paraId="24E478CF"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Deriyanto, D., Qorib, F., Komunikasi, J. I., Tribhuwana, U., &amp; Malang, T. (2018). Persepsi Mahasiswa Universitas Tribhuwana Tunggadewi Malang Terhadap Penggunaan Aplikasi Tik Tok. </w:t>
      </w:r>
      <w:r w:rsidRPr="00CD3823">
        <w:rPr>
          <w:rFonts w:ascii="Times New Roman" w:hAnsi="Times New Roman" w:cs="Times New Roman"/>
          <w:i/>
          <w:iCs/>
          <w:noProof/>
          <w:kern w:val="0"/>
          <w:sz w:val="24"/>
          <w:szCs w:val="24"/>
        </w:rPr>
        <w:t>Jisip</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7</w:t>
      </w:r>
      <w:r w:rsidRPr="00CD3823">
        <w:rPr>
          <w:rFonts w:ascii="Times New Roman" w:hAnsi="Times New Roman" w:cs="Times New Roman"/>
          <w:noProof/>
          <w:kern w:val="0"/>
          <w:sz w:val="24"/>
          <w:szCs w:val="24"/>
        </w:rPr>
        <w:t>(2), 77.</w:t>
      </w:r>
    </w:p>
    <w:p w14:paraId="6BFB6A73"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Dr. Ilona Vicenouie Oisina Situmeang, M. S. (2016). </w:t>
      </w:r>
      <w:r w:rsidRPr="00CD3823">
        <w:rPr>
          <w:rFonts w:ascii="Times New Roman" w:hAnsi="Times New Roman" w:cs="Times New Roman"/>
          <w:i/>
          <w:iCs/>
          <w:noProof/>
          <w:kern w:val="0"/>
          <w:sz w:val="24"/>
          <w:szCs w:val="24"/>
        </w:rPr>
        <w:t>COORPORATE SOCIAL RESPONSIBILITY Dipandang dari Perspektif Komunikasi Organisasi</w:t>
      </w:r>
      <w:r w:rsidRPr="00CD3823">
        <w:rPr>
          <w:rFonts w:ascii="Times New Roman" w:hAnsi="Times New Roman" w:cs="Times New Roman"/>
          <w:noProof/>
          <w:kern w:val="0"/>
          <w:sz w:val="24"/>
          <w:szCs w:val="24"/>
        </w:rPr>
        <w:t>. Equilibria.</w:t>
      </w:r>
    </w:p>
    <w:p w14:paraId="272FA209"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Editor medis siloam. (2023). </w:t>
      </w:r>
      <w:r w:rsidRPr="00CD3823">
        <w:rPr>
          <w:rFonts w:ascii="Times New Roman" w:hAnsi="Times New Roman" w:cs="Times New Roman"/>
          <w:i/>
          <w:iCs/>
          <w:noProof/>
          <w:kern w:val="0"/>
          <w:sz w:val="24"/>
          <w:szCs w:val="24"/>
        </w:rPr>
        <w:t>informasi siloam</w:t>
      </w:r>
      <w:r w:rsidRPr="00CD3823">
        <w:rPr>
          <w:rFonts w:ascii="Times New Roman" w:hAnsi="Times New Roman" w:cs="Times New Roman"/>
          <w:noProof/>
          <w:kern w:val="0"/>
          <w:sz w:val="24"/>
          <w:szCs w:val="24"/>
        </w:rPr>
        <w:t>. Siloamhospitals.Com.</w:t>
      </w:r>
    </w:p>
    <w:p w14:paraId="6967E83E"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Erlangga, C. Y., &amp; Masitoh, S. (2020). Strategi Public Relation Dalam Meningkatkan Citra Perusahaan Di Era New Normal ( Studi Kasus Suvana Jakarta Golf ). </w:t>
      </w:r>
      <w:r w:rsidRPr="00CD3823">
        <w:rPr>
          <w:rFonts w:ascii="Times New Roman" w:hAnsi="Times New Roman" w:cs="Times New Roman"/>
          <w:i/>
          <w:iCs/>
          <w:noProof/>
          <w:kern w:val="0"/>
          <w:sz w:val="24"/>
          <w:szCs w:val="24"/>
        </w:rPr>
        <w:t>Jurnal Public Relation-JPR</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1</w:t>
      </w:r>
      <w:r w:rsidRPr="00CD3823">
        <w:rPr>
          <w:rFonts w:ascii="Times New Roman" w:hAnsi="Times New Roman" w:cs="Times New Roman"/>
          <w:noProof/>
          <w:kern w:val="0"/>
          <w:sz w:val="24"/>
          <w:szCs w:val="24"/>
        </w:rPr>
        <w:t>, 122–127.</w:t>
      </w:r>
    </w:p>
    <w:p w14:paraId="52457C79"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Fitri Indah Sari, Mediaty, D. S. (2020). CORPORATE SOCIAL RESPONSIBILITY VS CREATING SHARED VALUE MELALUI KAJIAN PERSPEKTIF ISLAM: PENDEKATAN KRITIS JURGEN HABERMAS. </w:t>
      </w:r>
      <w:r w:rsidRPr="00CD3823">
        <w:rPr>
          <w:rFonts w:ascii="Times New Roman" w:hAnsi="Times New Roman" w:cs="Times New Roman"/>
          <w:i/>
          <w:iCs/>
          <w:noProof/>
          <w:kern w:val="0"/>
          <w:sz w:val="24"/>
          <w:szCs w:val="24"/>
        </w:rPr>
        <w:t>Jurnal Ilmiah Akuntansi Peradaban</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3017</w:t>
      </w:r>
      <w:r w:rsidRPr="00CD3823">
        <w:rPr>
          <w:rFonts w:ascii="Times New Roman" w:hAnsi="Times New Roman" w:cs="Times New Roman"/>
          <w:noProof/>
          <w:kern w:val="0"/>
          <w:sz w:val="24"/>
          <w:szCs w:val="24"/>
        </w:rPr>
        <w:t>, 1–16. https://doi.org/https://doi.org/10.24252/jiap.v6i1.14459</w:t>
      </w:r>
    </w:p>
    <w:p w14:paraId="4EC501A7"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lastRenderedPageBreak/>
        <w:t xml:space="preserve">Ibrahim, A. I., Erdiyana, L. K., &amp; Nugraha, A. R. (2021). Implementasi Corporate Social Responsibility PT. Pertamina (Persero) pada Program Siswa Mengenal Nusantara. </w:t>
      </w:r>
      <w:r w:rsidRPr="00CD3823">
        <w:rPr>
          <w:rFonts w:ascii="Times New Roman" w:hAnsi="Times New Roman" w:cs="Times New Roman"/>
          <w:i/>
          <w:iCs/>
          <w:noProof/>
          <w:kern w:val="0"/>
          <w:sz w:val="24"/>
          <w:szCs w:val="24"/>
        </w:rPr>
        <w:t>LONTAR: Jurnal Ilmu Komunikasi</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9</w:t>
      </w:r>
      <w:r w:rsidRPr="00CD3823">
        <w:rPr>
          <w:rFonts w:ascii="Times New Roman" w:hAnsi="Times New Roman" w:cs="Times New Roman"/>
          <w:noProof/>
          <w:kern w:val="0"/>
          <w:sz w:val="24"/>
          <w:szCs w:val="24"/>
        </w:rPr>
        <w:t>(2), 85–96. https://doi.org/10.30656/lontar.v9i2.2363</w:t>
      </w:r>
    </w:p>
    <w:p w14:paraId="76DD3962"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Juwita, R. (2018). Intersubyektifitas Teori Tindakan Komunikatif Habernas dan Praktik Kerja Public Relations dalam Program CSR. </w:t>
      </w:r>
      <w:r w:rsidRPr="00CD3823">
        <w:rPr>
          <w:rFonts w:ascii="Times New Roman" w:hAnsi="Times New Roman" w:cs="Times New Roman"/>
          <w:i/>
          <w:iCs/>
          <w:noProof/>
          <w:kern w:val="0"/>
          <w:sz w:val="24"/>
          <w:szCs w:val="24"/>
        </w:rPr>
        <w:t>Interaktif: Jurnal Ilmu-Ilmu Sosial</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40</w:t>
      </w:r>
      <w:r w:rsidRPr="00CD3823">
        <w:rPr>
          <w:rFonts w:ascii="Times New Roman" w:hAnsi="Times New Roman" w:cs="Times New Roman"/>
          <w:noProof/>
          <w:kern w:val="0"/>
          <w:sz w:val="24"/>
          <w:szCs w:val="24"/>
        </w:rPr>
        <w:t>.</w:t>
      </w:r>
    </w:p>
    <w:p w14:paraId="1FEF5D03"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Kemenkes. (2023). Hasil Survei Status Gizi Indonesia (SSGI) 2022. </w:t>
      </w:r>
      <w:r w:rsidRPr="00CD3823">
        <w:rPr>
          <w:rFonts w:ascii="Times New Roman" w:hAnsi="Times New Roman" w:cs="Times New Roman"/>
          <w:i/>
          <w:iCs/>
          <w:noProof/>
          <w:kern w:val="0"/>
          <w:sz w:val="24"/>
          <w:szCs w:val="24"/>
        </w:rPr>
        <w:t>Kemenkes</w:t>
      </w:r>
      <w:r w:rsidRPr="00CD3823">
        <w:rPr>
          <w:rFonts w:ascii="Times New Roman" w:hAnsi="Times New Roman" w:cs="Times New Roman"/>
          <w:noProof/>
          <w:kern w:val="0"/>
          <w:sz w:val="24"/>
          <w:szCs w:val="24"/>
        </w:rPr>
        <w:t>, 1–7.</w:t>
      </w:r>
    </w:p>
    <w:p w14:paraId="3CD01208"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Lumi, C. A., Johnly, R., Wehelmina, P., Jurusan, R., Administrasi, I., &amp; Bisnis, A. (2023). </w:t>
      </w:r>
      <w:r w:rsidRPr="00CD3823">
        <w:rPr>
          <w:rFonts w:ascii="Times New Roman" w:hAnsi="Times New Roman" w:cs="Times New Roman"/>
          <w:i/>
          <w:iCs/>
          <w:noProof/>
          <w:kern w:val="0"/>
          <w:sz w:val="24"/>
          <w:szCs w:val="24"/>
        </w:rPr>
        <w:t>Implementasi Corporate Social Responsibility Berdasarkan Konsep Triple Bottom Line pada PT Bank SulutGo</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4</w:t>
      </w:r>
      <w:r w:rsidRPr="00CD3823">
        <w:rPr>
          <w:rFonts w:ascii="Times New Roman" w:hAnsi="Times New Roman" w:cs="Times New Roman"/>
          <w:noProof/>
          <w:kern w:val="0"/>
          <w:sz w:val="24"/>
          <w:szCs w:val="24"/>
        </w:rPr>
        <w:t>(4), 444–449.</w:t>
      </w:r>
    </w:p>
    <w:p w14:paraId="1550A3DC"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Natakoesoemah, S. (2020). Pendekatan Komunikasi Partisipatif sebagai Model Pelaksanaan Program Corporate Social Responsibility (CSR ) JAPFA4Kids. </w:t>
      </w:r>
      <w:r w:rsidRPr="00CD3823">
        <w:rPr>
          <w:rFonts w:ascii="Times New Roman" w:hAnsi="Times New Roman" w:cs="Times New Roman"/>
          <w:i/>
          <w:iCs/>
          <w:noProof/>
          <w:kern w:val="0"/>
          <w:sz w:val="24"/>
          <w:szCs w:val="24"/>
        </w:rPr>
        <w:t>Jurnal Ilmu Komunikasi</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16</w:t>
      </w:r>
      <w:r w:rsidRPr="00CD3823">
        <w:rPr>
          <w:rFonts w:ascii="Times New Roman" w:hAnsi="Times New Roman" w:cs="Times New Roman"/>
          <w:noProof/>
          <w:kern w:val="0"/>
          <w:sz w:val="24"/>
          <w:szCs w:val="24"/>
        </w:rPr>
        <w:t>(3), 247. https://doi.org/10.31315/jik.v16i3.3206</w:t>
      </w:r>
    </w:p>
    <w:p w14:paraId="51AAF86D"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Oktina, D. A. (2022). PENGARUH PENERAPAN STRATEGI CSR (CORPORATE SOCIAL RESPONSIBILITY) DALAM MENINGKATKAN CITRA PERUSAHAAN PADA PT. PERTAMINA (PERSERO) TAHUN 2018. </w:t>
      </w:r>
      <w:r w:rsidRPr="00CD3823">
        <w:rPr>
          <w:rFonts w:ascii="Times New Roman" w:hAnsi="Times New Roman" w:cs="Times New Roman"/>
          <w:i/>
          <w:iCs/>
          <w:noProof/>
          <w:kern w:val="0"/>
          <w:sz w:val="24"/>
          <w:szCs w:val="24"/>
        </w:rPr>
        <w:t>Angewandte Chemie International Edition, 6(11), 951–952.</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Mi</w:t>
      </w:r>
      <w:r w:rsidRPr="00CD3823">
        <w:rPr>
          <w:rFonts w:ascii="Times New Roman" w:hAnsi="Times New Roman" w:cs="Times New Roman"/>
          <w:noProof/>
          <w:kern w:val="0"/>
          <w:sz w:val="24"/>
          <w:szCs w:val="24"/>
        </w:rPr>
        <w:t>, 5–24.</w:t>
      </w:r>
    </w:p>
    <w:p w14:paraId="27094EB5"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Pertiwi, N. (2021). Implementasi Sustainable Development di Indonesia. </w:t>
      </w:r>
      <w:r w:rsidRPr="00CD3823">
        <w:rPr>
          <w:rFonts w:ascii="Times New Roman" w:hAnsi="Times New Roman" w:cs="Times New Roman"/>
          <w:i/>
          <w:iCs/>
          <w:noProof/>
          <w:kern w:val="0"/>
          <w:sz w:val="24"/>
          <w:szCs w:val="24"/>
        </w:rPr>
        <w:t>Pustaka Ramadhan</w:t>
      </w:r>
      <w:r w:rsidRPr="00CD3823">
        <w:rPr>
          <w:rFonts w:ascii="Times New Roman" w:hAnsi="Times New Roman" w:cs="Times New Roman"/>
          <w:noProof/>
          <w:kern w:val="0"/>
          <w:sz w:val="24"/>
          <w:szCs w:val="24"/>
        </w:rPr>
        <w:t>, 1–134.</w:t>
      </w:r>
    </w:p>
    <w:p w14:paraId="2B1D38D1"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Pramiana, O., &amp; Anisah, N. (2018). Implementasi Corporate Social Responsibility (CSR) Dalam Perspektif Shariah Enterprise Theory. </w:t>
      </w:r>
      <w:r w:rsidRPr="00CD3823">
        <w:rPr>
          <w:rFonts w:ascii="Times New Roman" w:hAnsi="Times New Roman" w:cs="Times New Roman"/>
          <w:i/>
          <w:iCs/>
          <w:noProof/>
          <w:kern w:val="0"/>
          <w:sz w:val="24"/>
          <w:szCs w:val="24"/>
        </w:rPr>
        <w:t>Eksis: Jurnal Riset Ekonomi Dan Bisnis</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13</w:t>
      </w:r>
      <w:r w:rsidRPr="00CD3823">
        <w:rPr>
          <w:rFonts w:ascii="Times New Roman" w:hAnsi="Times New Roman" w:cs="Times New Roman"/>
          <w:noProof/>
          <w:kern w:val="0"/>
          <w:sz w:val="24"/>
          <w:szCs w:val="24"/>
        </w:rPr>
        <w:t>(2), 169–182. https://doi.org/10.26533/eksis.v13i2.311</w:t>
      </w:r>
    </w:p>
    <w:p w14:paraId="1B197335"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Putri, A. R., Yuwarti, H., &amp; Prihatiningsih, N. (2023). Implementasi Kegiatan CSR Metro TV Dalam Mempertahankan Reputasi. </w:t>
      </w:r>
      <w:r w:rsidRPr="00CD3823">
        <w:rPr>
          <w:rFonts w:ascii="Times New Roman" w:hAnsi="Times New Roman" w:cs="Times New Roman"/>
          <w:i/>
          <w:iCs/>
          <w:noProof/>
          <w:kern w:val="0"/>
          <w:sz w:val="24"/>
          <w:szCs w:val="24"/>
        </w:rPr>
        <w:t>Jurnal Cyber PR</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23</w:t>
      </w:r>
      <w:r w:rsidRPr="00CD3823">
        <w:rPr>
          <w:rFonts w:ascii="Times New Roman" w:hAnsi="Times New Roman" w:cs="Times New Roman"/>
          <w:noProof/>
          <w:kern w:val="0"/>
          <w:sz w:val="24"/>
          <w:szCs w:val="24"/>
        </w:rPr>
        <w:t>(1), 13–25. https://doi.org/10.32509/cyberpr.v23i1.3185</w:t>
      </w:r>
    </w:p>
    <w:p w14:paraId="3A658475"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Rachman, F. (2022). Transformasi Program CSR di bidang Kesehatan dalam Upaya Pencegahan dan Penanganan Pandemik Covid-19 di Era New-Normal. </w:t>
      </w:r>
      <w:r w:rsidRPr="00CD3823">
        <w:rPr>
          <w:rFonts w:ascii="Times New Roman" w:hAnsi="Times New Roman" w:cs="Times New Roman"/>
          <w:i/>
          <w:iCs/>
          <w:noProof/>
          <w:kern w:val="0"/>
          <w:sz w:val="24"/>
          <w:szCs w:val="24"/>
        </w:rPr>
        <w:t>International Journal of Innovation Review</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2</w:t>
      </w:r>
      <w:r w:rsidRPr="00CD3823">
        <w:rPr>
          <w:rFonts w:ascii="Times New Roman" w:hAnsi="Times New Roman" w:cs="Times New Roman"/>
          <w:noProof/>
          <w:kern w:val="0"/>
          <w:sz w:val="24"/>
          <w:szCs w:val="24"/>
        </w:rPr>
        <w:t>(1), 51–60. https://doi.org/10.52473/ijir.v2i1.16</w:t>
      </w:r>
    </w:p>
    <w:p w14:paraId="63974BED"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Rizqian, D. R. (2023). </w:t>
      </w:r>
      <w:r w:rsidRPr="00CD3823">
        <w:rPr>
          <w:rFonts w:ascii="Times New Roman" w:hAnsi="Times New Roman" w:cs="Times New Roman"/>
          <w:i/>
          <w:iCs/>
          <w:noProof/>
          <w:kern w:val="0"/>
          <w:sz w:val="24"/>
          <w:szCs w:val="24"/>
        </w:rPr>
        <w:t>PEMBERDAYAAN MASYARAKAT DALAM PERSPEKTIF TEORI TINDAKAN KOMUNIKATIF JURGEN HABERMAS</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8</w:t>
      </w:r>
      <w:r w:rsidRPr="00CD3823">
        <w:rPr>
          <w:rFonts w:ascii="Times New Roman" w:hAnsi="Times New Roman" w:cs="Times New Roman"/>
          <w:noProof/>
          <w:kern w:val="0"/>
          <w:sz w:val="24"/>
          <w:szCs w:val="24"/>
        </w:rPr>
        <w:t>(2), 1–21.</w:t>
      </w:r>
    </w:p>
    <w:p w14:paraId="3E48B19E"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lastRenderedPageBreak/>
        <w:t xml:space="preserve">Saleh. (2020). Strategi Komunikasi untuk Program Corporate Social Responsibility dalam Pemberdayaan Masyarakat. </w:t>
      </w:r>
      <w:r w:rsidRPr="00CD3823">
        <w:rPr>
          <w:rFonts w:ascii="Times New Roman" w:hAnsi="Times New Roman" w:cs="Times New Roman"/>
          <w:i/>
          <w:iCs/>
          <w:noProof/>
          <w:kern w:val="0"/>
          <w:sz w:val="24"/>
          <w:szCs w:val="24"/>
        </w:rPr>
        <w:t>Jurnal Interaksi : Jurnal Ilmu Komunikasi</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4</w:t>
      </w:r>
      <w:r w:rsidRPr="00CD3823">
        <w:rPr>
          <w:rFonts w:ascii="Times New Roman" w:hAnsi="Times New Roman" w:cs="Times New Roman"/>
          <w:noProof/>
          <w:kern w:val="0"/>
          <w:sz w:val="24"/>
          <w:szCs w:val="24"/>
        </w:rPr>
        <w:t>(1), 98–105. https://doi.org/10.30596/interaksi.v4i1.4134</w:t>
      </w:r>
    </w:p>
    <w:p w14:paraId="05D2D12B"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Santoso, M. B., &amp; Raharjo, S. T. (2022). DISKURSUS CORPORATE SOCIAL RESPONSIBILITY (CSR) DALAM MEWUJUDKAN SUSTAINABLE DEVELOPMENT GOALS (SDGs). </w:t>
      </w:r>
      <w:r w:rsidRPr="00CD3823">
        <w:rPr>
          <w:rFonts w:ascii="Times New Roman" w:hAnsi="Times New Roman" w:cs="Times New Roman"/>
          <w:i/>
          <w:iCs/>
          <w:noProof/>
          <w:kern w:val="0"/>
          <w:sz w:val="24"/>
          <w:szCs w:val="24"/>
        </w:rPr>
        <w:t>Share : Social Work Journal</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11</w:t>
      </w:r>
      <w:r w:rsidRPr="00CD3823">
        <w:rPr>
          <w:rFonts w:ascii="Times New Roman" w:hAnsi="Times New Roman" w:cs="Times New Roman"/>
          <w:noProof/>
          <w:kern w:val="0"/>
          <w:sz w:val="24"/>
          <w:szCs w:val="24"/>
        </w:rPr>
        <w:t>(2), 100. https://doi.org/10.24198/share.v11i2.37076</w:t>
      </w:r>
    </w:p>
    <w:p w14:paraId="03AF1F23"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Setyowati, Y. (2019). Komunikasi Pemberdayaan sebagai Perspektif Baru Pengembangan Pendidikan Komunikasi Pembangunan di Indonesia. </w:t>
      </w:r>
      <w:r w:rsidRPr="00CD3823">
        <w:rPr>
          <w:rFonts w:ascii="Times New Roman" w:hAnsi="Times New Roman" w:cs="Times New Roman"/>
          <w:i/>
          <w:iCs/>
          <w:noProof/>
          <w:kern w:val="0"/>
          <w:sz w:val="24"/>
          <w:szCs w:val="24"/>
        </w:rPr>
        <w:t>Jurnal Komunikasi Pembangunan</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17</w:t>
      </w:r>
      <w:r w:rsidRPr="00CD3823">
        <w:rPr>
          <w:rFonts w:ascii="Times New Roman" w:hAnsi="Times New Roman" w:cs="Times New Roman"/>
          <w:noProof/>
          <w:kern w:val="0"/>
          <w:sz w:val="24"/>
          <w:szCs w:val="24"/>
        </w:rPr>
        <w:t>(2), 188–199. https://doi.org/10.46937/17201926849</w:t>
      </w:r>
    </w:p>
    <w:p w14:paraId="704A4440"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Simanjuntak, P. Y. R., Patana, P., Siregar, T., Program, M., Manajemen, S., Perairan, S., Pertanian, F., Utara, S., Studi, P., Sumberdaya, M., Pertanian, F., Utara, U. S., Studi, P., Sumberdaya, M., Pertanian, F., &amp; Utara, U. S. (n.d.). </w:t>
      </w:r>
      <w:r w:rsidRPr="00CD3823">
        <w:rPr>
          <w:rFonts w:ascii="Times New Roman" w:hAnsi="Times New Roman" w:cs="Times New Roman"/>
          <w:i/>
          <w:iCs/>
          <w:noProof/>
          <w:kern w:val="0"/>
          <w:sz w:val="24"/>
          <w:szCs w:val="24"/>
        </w:rPr>
        <w:t>KABUPATEN SIMALUNGUN SUMATERA UTARA ( Analysis Potential Ecotourism Toba Lake in Paris Beach , Simalungun district , North Sumatera )</w:t>
      </w:r>
      <w:r w:rsidRPr="00CD3823">
        <w:rPr>
          <w:rFonts w:ascii="Times New Roman" w:hAnsi="Times New Roman" w:cs="Times New Roman"/>
          <w:noProof/>
          <w:kern w:val="0"/>
          <w:sz w:val="24"/>
          <w:szCs w:val="24"/>
        </w:rPr>
        <w:t>.</w:t>
      </w:r>
    </w:p>
    <w:p w14:paraId="6C29307A"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Sudaryanti, D., &amp; Riana, Y. (2017). Pengaruh Pengungkapan Csr Terhadap Kinerja Keuangan Perusahaan. </w:t>
      </w:r>
      <w:r w:rsidRPr="00CD3823">
        <w:rPr>
          <w:rFonts w:ascii="Times New Roman" w:hAnsi="Times New Roman" w:cs="Times New Roman"/>
          <w:i/>
          <w:iCs/>
          <w:noProof/>
          <w:kern w:val="0"/>
          <w:sz w:val="24"/>
          <w:szCs w:val="24"/>
        </w:rPr>
        <w:t>Jurnal Penelitian Teori &amp; Terapan Akuntansi (PETA)</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2</w:t>
      </w:r>
      <w:r w:rsidRPr="00CD3823">
        <w:rPr>
          <w:rFonts w:ascii="Times New Roman" w:hAnsi="Times New Roman" w:cs="Times New Roman"/>
          <w:noProof/>
          <w:kern w:val="0"/>
          <w:sz w:val="24"/>
          <w:szCs w:val="24"/>
        </w:rPr>
        <w:t>(1), 19–31. https://doi.org/10.51289/peta.v2i1.273</w:t>
      </w:r>
    </w:p>
    <w:p w14:paraId="0335A173"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Suyadnya, S. K. &amp; I. W. (2018). </w:t>
      </w:r>
      <w:r w:rsidRPr="00CD3823">
        <w:rPr>
          <w:rFonts w:ascii="Times New Roman" w:hAnsi="Times New Roman" w:cs="Times New Roman"/>
          <w:i/>
          <w:iCs/>
          <w:noProof/>
          <w:kern w:val="0"/>
          <w:sz w:val="24"/>
          <w:szCs w:val="24"/>
        </w:rPr>
        <w:t>Metodologi Penelitian Kualitatif Berbagi pengalaman di lapangan</w:t>
      </w:r>
      <w:r w:rsidRPr="00CD3823">
        <w:rPr>
          <w:rFonts w:ascii="Times New Roman" w:hAnsi="Times New Roman" w:cs="Times New Roman"/>
          <w:noProof/>
          <w:kern w:val="0"/>
          <w:sz w:val="24"/>
          <w:szCs w:val="24"/>
        </w:rPr>
        <w:t>. PT Raja Grafindo Persada.</w:t>
      </w:r>
    </w:p>
    <w:p w14:paraId="3B7F6642"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Syahriani, D. (2018). Hubungan Komunikasi Corporate Social Responsibility Dengan Reputasi Perusahaan. </w:t>
      </w:r>
      <w:r w:rsidRPr="00CD3823">
        <w:rPr>
          <w:rFonts w:ascii="Times New Roman" w:hAnsi="Times New Roman" w:cs="Times New Roman"/>
          <w:i/>
          <w:iCs/>
          <w:noProof/>
          <w:kern w:val="0"/>
          <w:sz w:val="24"/>
          <w:szCs w:val="24"/>
        </w:rPr>
        <w:t>Jurnal Komunikasi Pembangunan</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16</w:t>
      </w:r>
      <w:r w:rsidRPr="00CD3823">
        <w:rPr>
          <w:rFonts w:ascii="Times New Roman" w:hAnsi="Times New Roman" w:cs="Times New Roman"/>
          <w:noProof/>
          <w:kern w:val="0"/>
          <w:sz w:val="24"/>
          <w:szCs w:val="24"/>
        </w:rPr>
        <w:t>(1), 54–74.</w:t>
      </w:r>
    </w:p>
    <w:p w14:paraId="2182D5A3"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Tarmizi,  dr. S. N. (2023). </w:t>
      </w:r>
      <w:r w:rsidRPr="00CD3823">
        <w:rPr>
          <w:rFonts w:ascii="Times New Roman" w:hAnsi="Times New Roman" w:cs="Times New Roman"/>
          <w:i/>
          <w:iCs/>
          <w:noProof/>
          <w:kern w:val="0"/>
          <w:sz w:val="24"/>
          <w:szCs w:val="24"/>
        </w:rPr>
        <w:t>blog sehat</w:t>
      </w:r>
      <w:r w:rsidRPr="00CD3823">
        <w:rPr>
          <w:rFonts w:ascii="Times New Roman" w:hAnsi="Times New Roman" w:cs="Times New Roman"/>
          <w:noProof/>
          <w:kern w:val="0"/>
          <w:sz w:val="24"/>
          <w:szCs w:val="24"/>
        </w:rPr>
        <w:t>. Https://Sehatnegeriku.Kemkes.Go.Id/.</w:t>
      </w:r>
    </w:p>
    <w:p w14:paraId="334A88A9"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CD3823">
        <w:rPr>
          <w:rFonts w:ascii="Times New Roman" w:hAnsi="Times New Roman" w:cs="Times New Roman"/>
          <w:noProof/>
          <w:kern w:val="0"/>
          <w:sz w:val="24"/>
          <w:szCs w:val="24"/>
        </w:rPr>
        <w:t xml:space="preserve">Valeri, M. (2019). Sustainable Development and Corporate Social Responsibility. </w:t>
      </w:r>
      <w:r w:rsidRPr="00CD3823">
        <w:rPr>
          <w:rFonts w:ascii="Times New Roman" w:hAnsi="Times New Roman" w:cs="Times New Roman"/>
          <w:i/>
          <w:iCs/>
          <w:noProof/>
          <w:kern w:val="0"/>
          <w:sz w:val="24"/>
          <w:szCs w:val="24"/>
        </w:rPr>
        <w:t>CSR, Sustainability, Ethics and Governance</w:t>
      </w:r>
      <w:r w:rsidRPr="00CD3823">
        <w:rPr>
          <w:rFonts w:ascii="Times New Roman" w:hAnsi="Times New Roman" w:cs="Times New Roman"/>
          <w:noProof/>
          <w:kern w:val="0"/>
          <w:sz w:val="24"/>
          <w:szCs w:val="24"/>
        </w:rPr>
        <w:t>, 9–62. https://doi.org/10.1007/978-3-319-97649-5_2</w:t>
      </w:r>
    </w:p>
    <w:p w14:paraId="4D6988F2" w14:textId="77777777" w:rsidR="00CD3823" w:rsidRPr="00CD3823" w:rsidRDefault="00CD3823" w:rsidP="00CD3823">
      <w:pPr>
        <w:widowControl w:val="0"/>
        <w:autoSpaceDE w:val="0"/>
        <w:autoSpaceDN w:val="0"/>
        <w:adjustRightInd w:val="0"/>
        <w:spacing w:line="360" w:lineRule="auto"/>
        <w:ind w:left="480" w:hanging="480"/>
        <w:rPr>
          <w:rFonts w:ascii="Times New Roman" w:hAnsi="Times New Roman" w:cs="Times New Roman"/>
          <w:noProof/>
          <w:sz w:val="24"/>
        </w:rPr>
      </w:pPr>
      <w:r w:rsidRPr="00CD3823">
        <w:rPr>
          <w:rFonts w:ascii="Times New Roman" w:hAnsi="Times New Roman" w:cs="Times New Roman"/>
          <w:noProof/>
          <w:kern w:val="0"/>
          <w:sz w:val="24"/>
          <w:szCs w:val="24"/>
        </w:rPr>
        <w:t xml:space="preserve">Zain, R. N. W., Hendriyani, C., Nugroho, D., &amp; Ruslan, B. (2021). Implementation of CSR Activities from Stakeholder Theory Perspective in Wika Mengajar. </w:t>
      </w:r>
      <w:r w:rsidRPr="00CD3823">
        <w:rPr>
          <w:rFonts w:ascii="Times New Roman" w:hAnsi="Times New Roman" w:cs="Times New Roman"/>
          <w:i/>
          <w:iCs/>
          <w:noProof/>
          <w:kern w:val="0"/>
          <w:sz w:val="24"/>
          <w:szCs w:val="24"/>
        </w:rPr>
        <w:t>Abiwara : Jurnal Vokasi Administrasi Bisnis</w:t>
      </w:r>
      <w:r w:rsidRPr="00CD3823">
        <w:rPr>
          <w:rFonts w:ascii="Times New Roman" w:hAnsi="Times New Roman" w:cs="Times New Roman"/>
          <w:noProof/>
          <w:kern w:val="0"/>
          <w:sz w:val="24"/>
          <w:szCs w:val="24"/>
        </w:rPr>
        <w:t xml:space="preserve">, </w:t>
      </w:r>
      <w:r w:rsidRPr="00CD3823">
        <w:rPr>
          <w:rFonts w:ascii="Times New Roman" w:hAnsi="Times New Roman" w:cs="Times New Roman"/>
          <w:i/>
          <w:iCs/>
          <w:noProof/>
          <w:kern w:val="0"/>
          <w:sz w:val="24"/>
          <w:szCs w:val="24"/>
        </w:rPr>
        <w:t>3</w:t>
      </w:r>
      <w:r w:rsidRPr="00CD3823">
        <w:rPr>
          <w:rFonts w:ascii="Times New Roman" w:hAnsi="Times New Roman" w:cs="Times New Roman"/>
          <w:noProof/>
          <w:kern w:val="0"/>
          <w:sz w:val="24"/>
          <w:szCs w:val="24"/>
        </w:rPr>
        <w:t>(1), 102–107. https://doi.org/10.31334/abiwara.v3i1.1846</w:t>
      </w:r>
    </w:p>
    <w:p w14:paraId="7E7C85DD" w14:textId="5DCCD484" w:rsidR="00C74C8F" w:rsidRPr="00A84013" w:rsidRDefault="00F12D4D" w:rsidP="00A50C7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74C8F" w:rsidRPr="00A840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F3D"/>
    <w:rsid w:val="0003490A"/>
    <w:rsid w:val="000518B2"/>
    <w:rsid w:val="001C3116"/>
    <w:rsid w:val="00207B4B"/>
    <w:rsid w:val="002253AB"/>
    <w:rsid w:val="002B5D78"/>
    <w:rsid w:val="003402ED"/>
    <w:rsid w:val="003872D9"/>
    <w:rsid w:val="003B28D7"/>
    <w:rsid w:val="003C3C98"/>
    <w:rsid w:val="003E58BF"/>
    <w:rsid w:val="00403FCF"/>
    <w:rsid w:val="004A5F3D"/>
    <w:rsid w:val="004F41B2"/>
    <w:rsid w:val="0052100C"/>
    <w:rsid w:val="0052539B"/>
    <w:rsid w:val="00554F6C"/>
    <w:rsid w:val="005701AC"/>
    <w:rsid w:val="0057102F"/>
    <w:rsid w:val="00596D77"/>
    <w:rsid w:val="005A6541"/>
    <w:rsid w:val="005D0037"/>
    <w:rsid w:val="00701049"/>
    <w:rsid w:val="007E15B4"/>
    <w:rsid w:val="008C206A"/>
    <w:rsid w:val="008F1249"/>
    <w:rsid w:val="00912797"/>
    <w:rsid w:val="009263DB"/>
    <w:rsid w:val="009526C0"/>
    <w:rsid w:val="00961C43"/>
    <w:rsid w:val="00992865"/>
    <w:rsid w:val="009D39A1"/>
    <w:rsid w:val="00A47C2B"/>
    <w:rsid w:val="00A50C7E"/>
    <w:rsid w:val="00A61F0F"/>
    <w:rsid w:val="00A84013"/>
    <w:rsid w:val="00B0158F"/>
    <w:rsid w:val="00B203EC"/>
    <w:rsid w:val="00B64D09"/>
    <w:rsid w:val="00BF0F44"/>
    <w:rsid w:val="00C46C1B"/>
    <w:rsid w:val="00C74C8F"/>
    <w:rsid w:val="00CA3462"/>
    <w:rsid w:val="00CB2025"/>
    <w:rsid w:val="00CD3823"/>
    <w:rsid w:val="00D50D9D"/>
    <w:rsid w:val="00E768CE"/>
    <w:rsid w:val="00F12D4D"/>
    <w:rsid w:val="00F5228D"/>
    <w:rsid w:val="00F54B4A"/>
    <w:rsid w:val="00F56C86"/>
    <w:rsid w:val="00F84508"/>
    <w:rsid w:val="00FB18C6"/>
    <w:rsid w:val="00FE2BB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CB925"/>
  <w15:chartTrackingRefBased/>
  <w15:docId w15:val="{4B2DF44F-C984-4480-A6B1-45EFB5F7F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6C1B"/>
    <w:rPr>
      <w:color w:val="0563C1" w:themeColor="hyperlink"/>
      <w:u w:val="single"/>
    </w:rPr>
  </w:style>
  <w:style w:type="character" w:styleId="UnresolvedMention">
    <w:name w:val="Unresolved Mention"/>
    <w:basedOn w:val="DefaultParagraphFont"/>
    <w:uiPriority w:val="99"/>
    <w:semiHidden/>
    <w:unhideWhenUsed/>
    <w:rsid w:val="00C46C1B"/>
    <w:rPr>
      <w:color w:val="605E5C"/>
      <w:shd w:val="clear" w:color="auto" w:fill="E1DFDD"/>
    </w:rPr>
  </w:style>
  <w:style w:type="paragraph" w:customStyle="1" w:styleId="TableParagraph">
    <w:name w:val="Table Paragraph"/>
    <w:basedOn w:val="Normal"/>
    <w:uiPriority w:val="1"/>
    <w:qFormat/>
    <w:rsid w:val="003402ED"/>
    <w:pPr>
      <w:widowControl w:val="0"/>
      <w:autoSpaceDE w:val="0"/>
      <w:autoSpaceDN w:val="0"/>
      <w:spacing w:line="260" w:lineRule="exact"/>
      <w:jc w:val="center"/>
    </w:pPr>
    <w:rPr>
      <w:rFonts w:ascii="Arial" w:eastAsia="Arial" w:hAnsi="Arial" w:cs="Times New Roman"/>
      <w:kern w:val="0"/>
      <w:lang w:val="id" w:eastAsia="id"/>
      <w14:ligatures w14:val="none"/>
    </w:rPr>
  </w:style>
  <w:style w:type="paragraph" w:styleId="Caption">
    <w:name w:val="caption"/>
    <w:basedOn w:val="Normal"/>
    <w:next w:val="Normal"/>
    <w:uiPriority w:val="35"/>
    <w:unhideWhenUsed/>
    <w:qFormat/>
    <w:rsid w:val="00C74C8F"/>
    <w:pPr>
      <w:spacing w:after="200" w:line="240" w:lineRule="auto"/>
    </w:pPr>
    <w:rPr>
      <w:i/>
      <w:iCs/>
      <w:color w:val="44546A" w:themeColor="text2"/>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hyperlink" Target="mailto:joenathanhendrik@moestopo.ac.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06E01-6C77-4C71-9B1E-38E57B132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6</Pages>
  <Words>16770</Words>
  <Characters>95589</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krillah11</dc:creator>
  <cp:keywords/>
  <dc:description/>
  <cp:lastModifiedBy>Radja Erland Hamzah</cp:lastModifiedBy>
  <cp:revision>9</cp:revision>
  <dcterms:created xsi:type="dcterms:W3CDTF">2024-01-29T10:01:00Z</dcterms:created>
  <dcterms:modified xsi:type="dcterms:W3CDTF">2024-02-0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9a4680-580d-3920-8994-db3b17a033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